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2A03" w:rsidRPr="00562A03" w:rsidRDefault="00562A03" w:rsidP="00562A03">
      <w:pPr>
        <w:pStyle w:val="ListParagraph"/>
        <w:spacing w:after="0" w:line="360" w:lineRule="auto"/>
        <w:ind w:left="360"/>
        <w:jc w:val="center"/>
        <w:rPr>
          <w:rFonts w:ascii="Times New Roman" w:hAnsi="Times New Roman"/>
          <w:b/>
          <w:sz w:val="24"/>
          <w:szCs w:val="24"/>
        </w:rPr>
      </w:pPr>
      <w:r>
        <w:rPr>
          <w:rFonts w:ascii="Times New Roman" w:hAnsi="Times New Roman"/>
          <w:b/>
          <w:sz w:val="24"/>
          <w:szCs w:val="24"/>
        </w:rPr>
        <w:t xml:space="preserve">ANALISIS STRUKTURAL DAN RELEVANSI PEMBELAJARAN BAHASA INDONESIA PADA NOVEL EMAK KARYA DAOED JOESOEF </w:t>
      </w:r>
    </w:p>
    <w:p w:rsidR="00562A03" w:rsidRDefault="00DF53BC" w:rsidP="00562A03">
      <w:pPr>
        <w:spacing w:line="240" w:lineRule="auto"/>
        <w:jc w:val="center"/>
        <w:rPr>
          <w:rFonts w:ascii="Times New Roman" w:hAnsi="Times New Roman" w:cs="Times New Roman"/>
          <w:sz w:val="24"/>
          <w:szCs w:val="24"/>
        </w:rPr>
      </w:pPr>
      <w:r w:rsidRPr="000D7B08">
        <w:rPr>
          <w:rFonts w:ascii="Times New Roman" w:hAnsi="Times New Roman" w:cs="Times New Roman"/>
          <w:sz w:val="24"/>
          <w:szCs w:val="24"/>
        </w:rPr>
        <w:t xml:space="preserve">Jurusan Tadris Bahasa Indonesia, Fakultas </w:t>
      </w:r>
      <w:r w:rsidR="00562A03">
        <w:rPr>
          <w:rFonts w:ascii="Times New Roman" w:hAnsi="Times New Roman" w:cs="Times New Roman"/>
          <w:sz w:val="24"/>
          <w:szCs w:val="24"/>
        </w:rPr>
        <w:t>Adab dan Bahasa</w:t>
      </w:r>
      <w:r w:rsidRPr="000D7B08">
        <w:rPr>
          <w:rFonts w:ascii="Times New Roman" w:hAnsi="Times New Roman" w:cs="Times New Roman"/>
          <w:sz w:val="24"/>
          <w:szCs w:val="24"/>
        </w:rPr>
        <w:t xml:space="preserve"> </w:t>
      </w:r>
    </w:p>
    <w:p w:rsidR="00DF53BC" w:rsidRPr="000D7B08" w:rsidRDefault="00DF53BC" w:rsidP="00562A03">
      <w:pPr>
        <w:spacing w:line="240" w:lineRule="auto"/>
        <w:jc w:val="center"/>
        <w:rPr>
          <w:rFonts w:ascii="Times New Roman" w:hAnsi="Times New Roman" w:cs="Times New Roman"/>
          <w:sz w:val="24"/>
          <w:szCs w:val="24"/>
        </w:rPr>
      </w:pPr>
      <w:r w:rsidRPr="000D7B08">
        <w:rPr>
          <w:rFonts w:ascii="Times New Roman" w:hAnsi="Times New Roman" w:cs="Times New Roman"/>
          <w:sz w:val="24"/>
          <w:szCs w:val="24"/>
        </w:rPr>
        <w:t>I</w:t>
      </w:r>
      <w:r w:rsidR="00562A03">
        <w:rPr>
          <w:rFonts w:ascii="Times New Roman" w:hAnsi="Times New Roman" w:cs="Times New Roman"/>
          <w:sz w:val="24"/>
          <w:szCs w:val="24"/>
        </w:rPr>
        <w:t xml:space="preserve">nstitut </w:t>
      </w:r>
      <w:r w:rsidRPr="000D7B08">
        <w:rPr>
          <w:rFonts w:ascii="Times New Roman" w:hAnsi="Times New Roman" w:cs="Times New Roman"/>
          <w:sz w:val="24"/>
          <w:szCs w:val="24"/>
        </w:rPr>
        <w:t>A</w:t>
      </w:r>
      <w:r w:rsidR="00562A03">
        <w:rPr>
          <w:rFonts w:ascii="Times New Roman" w:hAnsi="Times New Roman" w:cs="Times New Roman"/>
          <w:sz w:val="24"/>
          <w:szCs w:val="24"/>
        </w:rPr>
        <w:t xml:space="preserve">gama </w:t>
      </w:r>
      <w:r w:rsidRPr="000D7B08">
        <w:rPr>
          <w:rFonts w:ascii="Times New Roman" w:hAnsi="Times New Roman" w:cs="Times New Roman"/>
          <w:sz w:val="24"/>
          <w:szCs w:val="24"/>
        </w:rPr>
        <w:t>I</w:t>
      </w:r>
      <w:r w:rsidR="00562A03">
        <w:rPr>
          <w:rFonts w:ascii="Times New Roman" w:hAnsi="Times New Roman" w:cs="Times New Roman"/>
          <w:sz w:val="24"/>
          <w:szCs w:val="24"/>
        </w:rPr>
        <w:t xml:space="preserve">slam </w:t>
      </w:r>
      <w:r w:rsidRPr="000D7B08">
        <w:rPr>
          <w:rFonts w:ascii="Times New Roman" w:hAnsi="Times New Roman" w:cs="Times New Roman"/>
          <w:sz w:val="24"/>
          <w:szCs w:val="24"/>
        </w:rPr>
        <w:t>N</w:t>
      </w:r>
      <w:r w:rsidR="00562A03">
        <w:rPr>
          <w:rFonts w:ascii="Times New Roman" w:hAnsi="Times New Roman" w:cs="Times New Roman"/>
          <w:sz w:val="24"/>
          <w:szCs w:val="24"/>
        </w:rPr>
        <w:t>egeri</w:t>
      </w:r>
      <w:r w:rsidRPr="000D7B08">
        <w:rPr>
          <w:rFonts w:ascii="Times New Roman" w:hAnsi="Times New Roman" w:cs="Times New Roman"/>
          <w:sz w:val="24"/>
          <w:szCs w:val="24"/>
        </w:rPr>
        <w:t xml:space="preserve"> Surakarta</w:t>
      </w:r>
    </w:p>
    <w:p w:rsidR="00DF53BC" w:rsidRPr="000D7B08" w:rsidRDefault="00C466AB" w:rsidP="00562A03">
      <w:pPr>
        <w:spacing w:line="240" w:lineRule="auto"/>
        <w:jc w:val="center"/>
        <w:rPr>
          <w:rFonts w:ascii="Times New Roman" w:hAnsi="Times New Roman" w:cs="Times New Roman"/>
          <w:sz w:val="24"/>
          <w:szCs w:val="24"/>
        </w:rPr>
      </w:pPr>
      <w:hyperlink r:id="rId8" w:history="1">
        <w:r w:rsidR="00DF53BC" w:rsidRPr="000D7B08">
          <w:rPr>
            <w:rStyle w:val="Hyperlink"/>
            <w:rFonts w:ascii="Times New Roman" w:hAnsi="Times New Roman"/>
            <w:b/>
            <w:sz w:val="24"/>
            <w:szCs w:val="24"/>
          </w:rPr>
          <w:t>faridhatunnikmah28@gmail.com</w:t>
        </w:r>
      </w:hyperlink>
    </w:p>
    <w:p w:rsidR="00964EBB" w:rsidRPr="000D7B08" w:rsidRDefault="00562A03" w:rsidP="00C23A42">
      <w:pPr>
        <w:spacing w:line="360" w:lineRule="auto"/>
        <w:jc w:val="center"/>
        <w:rPr>
          <w:rFonts w:ascii="Times New Roman" w:hAnsi="Times New Roman" w:cs="Times New Roman"/>
          <w:b/>
          <w:sz w:val="24"/>
          <w:szCs w:val="24"/>
        </w:rPr>
      </w:pPr>
      <w:r w:rsidRPr="000D7B08">
        <w:rPr>
          <w:rFonts w:ascii="Times New Roman" w:hAnsi="Times New Roman" w:cs="Times New Roman"/>
          <w:b/>
          <w:sz w:val="24"/>
          <w:szCs w:val="24"/>
        </w:rPr>
        <w:t xml:space="preserve">ABSTRAK </w:t>
      </w:r>
    </w:p>
    <w:p w:rsidR="00C31831" w:rsidRDefault="00964EBB" w:rsidP="00562A03">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 xml:space="preserve">Penelitian ini bertujuan untuk mendeskripsikan (1) </w:t>
      </w:r>
      <w:r w:rsidR="00EE6896" w:rsidRPr="000D7B08">
        <w:rPr>
          <w:rFonts w:ascii="Times New Roman" w:hAnsi="Times New Roman" w:cs="Times New Roman"/>
          <w:sz w:val="24"/>
          <w:szCs w:val="24"/>
        </w:rPr>
        <w:t xml:space="preserve">unsur intrinsik </w:t>
      </w:r>
      <w:r w:rsidRPr="000D7B08">
        <w:rPr>
          <w:rFonts w:ascii="Times New Roman" w:hAnsi="Times New Roman" w:cs="Times New Roman"/>
          <w:sz w:val="24"/>
          <w:szCs w:val="24"/>
        </w:rPr>
        <w:t xml:space="preserve">novel </w:t>
      </w:r>
      <w:r w:rsidRPr="000D7B08">
        <w:rPr>
          <w:rFonts w:ascii="Times New Roman" w:hAnsi="Times New Roman" w:cs="Times New Roman"/>
          <w:i/>
          <w:sz w:val="24"/>
          <w:szCs w:val="24"/>
        </w:rPr>
        <w:t xml:space="preserve">Emak </w:t>
      </w:r>
      <w:r w:rsidRPr="000D7B08">
        <w:rPr>
          <w:rFonts w:ascii="Times New Roman" w:hAnsi="Times New Roman" w:cs="Times New Roman"/>
          <w:sz w:val="24"/>
          <w:szCs w:val="24"/>
        </w:rPr>
        <w:t xml:space="preserve">Karya Daoed Joesoef, dan (2) </w:t>
      </w:r>
      <w:r w:rsidR="00EE6896" w:rsidRPr="000D7B08">
        <w:rPr>
          <w:rFonts w:ascii="Times New Roman" w:hAnsi="Times New Roman" w:cs="Times New Roman"/>
          <w:sz w:val="24"/>
          <w:szCs w:val="24"/>
        </w:rPr>
        <w:t xml:space="preserve">relevansinya dalam pembelajaran. </w:t>
      </w:r>
      <w:r w:rsidRPr="000D7B08">
        <w:rPr>
          <w:rFonts w:ascii="Times New Roman" w:hAnsi="Times New Roman" w:cs="Times New Roman"/>
          <w:sz w:val="24"/>
          <w:szCs w:val="24"/>
        </w:rPr>
        <w:t>Penelitian ini merupakan penelitian deskriptif kualitatif dengan metode analisis isi</w:t>
      </w:r>
      <w:r w:rsidR="000A4522" w:rsidRPr="000D7B08">
        <w:rPr>
          <w:rFonts w:ascii="Times New Roman" w:hAnsi="Times New Roman" w:cs="Times New Roman"/>
          <w:sz w:val="24"/>
          <w:szCs w:val="24"/>
        </w:rPr>
        <w:t xml:space="preserve"> novel</w:t>
      </w:r>
      <w:r w:rsidRPr="000D7B08">
        <w:rPr>
          <w:rFonts w:ascii="Times New Roman" w:hAnsi="Times New Roman" w:cs="Times New Roman"/>
          <w:sz w:val="24"/>
          <w:szCs w:val="24"/>
        </w:rPr>
        <w:t xml:space="preserve">. </w:t>
      </w:r>
      <w:r w:rsidR="0018553A" w:rsidRPr="000D7B08">
        <w:rPr>
          <w:rFonts w:ascii="Times New Roman" w:hAnsi="Times New Roman" w:cs="Times New Roman"/>
          <w:sz w:val="24"/>
          <w:szCs w:val="24"/>
        </w:rPr>
        <w:t>Hasi</w:t>
      </w:r>
      <w:r w:rsidR="000A4522" w:rsidRPr="000D7B08">
        <w:rPr>
          <w:rFonts w:ascii="Times New Roman" w:hAnsi="Times New Roman" w:cs="Times New Roman"/>
          <w:sz w:val="24"/>
          <w:szCs w:val="24"/>
        </w:rPr>
        <w:t>l penelitian menunjukkan bahwa</w:t>
      </w:r>
      <w:r w:rsidR="0018553A" w:rsidRPr="000D7B08">
        <w:rPr>
          <w:rFonts w:ascii="Times New Roman" w:hAnsi="Times New Roman" w:cs="Times New Roman"/>
          <w:sz w:val="24"/>
          <w:szCs w:val="24"/>
        </w:rPr>
        <w:t xml:space="preserve">: (1) Analisis struktural, tema novel </w:t>
      </w:r>
      <w:r w:rsidR="0018553A" w:rsidRPr="000D7B08">
        <w:rPr>
          <w:rFonts w:ascii="Times New Roman" w:hAnsi="Times New Roman" w:cs="Times New Roman"/>
          <w:i/>
          <w:sz w:val="24"/>
          <w:szCs w:val="24"/>
        </w:rPr>
        <w:t>Emak</w:t>
      </w:r>
      <w:r w:rsidR="0018553A" w:rsidRPr="000D7B08">
        <w:rPr>
          <w:rFonts w:ascii="Times New Roman" w:hAnsi="Times New Roman" w:cs="Times New Roman"/>
          <w:sz w:val="24"/>
          <w:szCs w:val="24"/>
        </w:rPr>
        <w:t xml:space="preserve"> adalah kisah hubungan kasih sayang abadi antara seorang anak dan ibu, alur yang digunakan adalah alur maju, Penokohan dalam novel </w:t>
      </w:r>
      <w:r w:rsidR="0018553A" w:rsidRPr="000D7B08">
        <w:rPr>
          <w:rFonts w:ascii="Times New Roman" w:hAnsi="Times New Roman" w:cs="Times New Roman"/>
          <w:i/>
          <w:sz w:val="24"/>
          <w:szCs w:val="24"/>
        </w:rPr>
        <w:t>Emak</w:t>
      </w:r>
      <w:r w:rsidR="0018553A" w:rsidRPr="000D7B08">
        <w:rPr>
          <w:rFonts w:ascii="Times New Roman" w:hAnsi="Times New Roman" w:cs="Times New Roman"/>
          <w:sz w:val="24"/>
          <w:szCs w:val="24"/>
        </w:rPr>
        <w:t xml:space="preserve"> dibedakan menjadi tiga yaitu protagonist, antagonis, dan figuran. Sudut pandang yang digunakan adalah sudut pandang orang </w:t>
      </w:r>
      <w:r w:rsidR="00DD3DA4">
        <w:rPr>
          <w:rFonts w:ascii="Times New Roman" w:hAnsi="Times New Roman" w:cs="Times New Roman"/>
          <w:sz w:val="24"/>
          <w:szCs w:val="24"/>
        </w:rPr>
        <w:t xml:space="preserve">ketiga </w:t>
      </w:r>
      <w:r w:rsidR="0018553A" w:rsidRPr="000D7B08">
        <w:rPr>
          <w:rFonts w:ascii="Times New Roman" w:hAnsi="Times New Roman" w:cs="Times New Roman"/>
          <w:sz w:val="24"/>
          <w:szCs w:val="24"/>
        </w:rPr>
        <w:t xml:space="preserve">sebagai tokoh utama. </w:t>
      </w:r>
      <w:r w:rsidR="00BA2A84" w:rsidRPr="000D7B08">
        <w:rPr>
          <w:rFonts w:ascii="Times New Roman" w:hAnsi="Times New Roman" w:cs="Times New Roman"/>
          <w:sz w:val="24"/>
          <w:szCs w:val="24"/>
        </w:rPr>
        <w:t>Latar yang digunakan adalah latar tempat, waktu, dan suasana. Gaya bahasa yang dominan digunakan pengarang adalah parer</w:t>
      </w:r>
      <w:r w:rsidR="00DD3DA4">
        <w:rPr>
          <w:rFonts w:ascii="Times New Roman" w:hAnsi="Times New Roman" w:cs="Times New Roman"/>
          <w:sz w:val="24"/>
          <w:szCs w:val="24"/>
        </w:rPr>
        <w:t xml:space="preserve">elisme, metafora, simbolik, </w:t>
      </w:r>
      <w:r w:rsidR="00BA2A84" w:rsidRPr="000D7B08">
        <w:rPr>
          <w:rFonts w:ascii="Times New Roman" w:hAnsi="Times New Roman" w:cs="Times New Roman"/>
          <w:sz w:val="24"/>
          <w:szCs w:val="24"/>
        </w:rPr>
        <w:t>paradoks</w:t>
      </w:r>
      <w:r w:rsidR="00DD3DA4">
        <w:rPr>
          <w:rFonts w:ascii="Times New Roman" w:hAnsi="Times New Roman" w:cs="Times New Roman"/>
          <w:sz w:val="24"/>
          <w:szCs w:val="24"/>
        </w:rPr>
        <w:t>, dan asosiasi</w:t>
      </w:r>
      <w:r w:rsidR="00BA2A84" w:rsidRPr="000D7B08">
        <w:rPr>
          <w:rFonts w:ascii="Times New Roman" w:hAnsi="Times New Roman" w:cs="Times New Roman"/>
          <w:sz w:val="24"/>
          <w:szCs w:val="24"/>
        </w:rPr>
        <w:t>. Amanat yang digunakan tersurat dari isi novel; dan (2)</w:t>
      </w:r>
      <w:r w:rsidR="00DD3DA4">
        <w:rPr>
          <w:rFonts w:ascii="Times New Roman" w:hAnsi="Times New Roman" w:cs="Times New Roman"/>
          <w:sz w:val="24"/>
          <w:szCs w:val="24"/>
        </w:rPr>
        <w:t xml:space="preserve"> Relevansi sebagai bahan ajar kelas X SMA. </w:t>
      </w:r>
    </w:p>
    <w:p w:rsidR="00443937" w:rsidRPr="000D7B08" w:rsidRDefault="00443937" w:rsidP="00C31831">
      <w:pPr>
        <w:spacing w:line="360" w:lineRule="auto"/>
        <w:jc w:val="both"/>
        <w:rPr>
          <w:rFonts w:ascii="Times New Roman" w:hAnsi="Times New Roman" w:cs="Times New Roman"/>
          <w:i/>
          <w:sz w:val="24"/>
          <w:szCs w:val="24"/>
        </w:rPr>
      </w:pPr>
      <w:r w:rsidRPr="000D7B08">
        <w:rPr>
          <w:rFonts w:ascii="Times New Roman" w:hAnsi="Times New Roman" w:cs="Times New Roman"/>
          <w:b/>
          <w:sz w:val="24"/>
          <w:szCs w:val="24"/>
        </w:rPr>
        <w:t>Kata Kunci:</w:t>
      </w:r>
      <w:r w:rsidRPr="000D7B08">
        <w:rPr>
          <w:rFonts w:ascii="Times New Roman" w:hAnsi="Times New Roman" w:cs="Times New Roman"/>
          <w:sz w:val="24"/>
          <w:szCs w:val="24"/>
        </w:rPr>
        <w:t xml:space="preserve"> </w:t>
      </w:r>
      <w:r w:rsidR="00DD3DA4">
        <w:rPr>
          <w:rFonts w:ascii="Times New Roman" w:hAnsi="Times New Roman" w:cs="Times New Roman"/>
          <w:sz w:val="24"/>
          <w:szCs w:val="24"/>
        </w:rPr>
        <w:t xml:space="preserve">Novel, </w:t>
      </w:r>
      <w:r w:rsidR="00DD3DA4">
        <w:rPr>
          <w:rFonts w:ascii="Times New Roman" w:hAnsi="Times New Roman" w:cs="Times New Roman"/>
          <w:i/>
          <w:sz w:val="24"/>
          <w:szCs w:val="24"/>
        </w:rPr>
        <w:t>Kajian Struktural, dan Relevansi Pembelajaran</w:t>
      </w:r>
    </w:p>
    <w:p w:rsidR="00DD3DA4" w:rsidRPr="00DD3DA4" w:rsidRDefault="00562A03" w:rsidP="00DD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color w:val="212121"/>
          <w:sz w:val="24"/>
          <w:szCs w:val="24"/>
        </w:rPr>
      </w:pPr>
      <w:r w:rsidRPr="00DD3DA4">
        <w:rPr>
          <w:rFonts w:ascii="Times New Roman" w:eastAsia="Times New Roman" w:hAnsi="Times New Roman" w:cs="Times New Roman"/>
          <w:b/>
          <w:color w:val="212121"/>
          <w:sz w:val="24"/>
          <w:szCs w:val="24"/>
        </w:rPr>
        <w:t>ABSTRACT</w:t>
      </w:r>
    </w:p>
    <w:p w:rsidR="00DD3DA4" w:rsidRDefault="00DD3DA4" w:rsidP="00DD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rPr>
        <w:tab/>
      </w:r>
      <w:r w:rsidRPr="00DD3DA4">
        <w:rPr>
          <w:rFonts w:ascii="Times New Roman" w:eastAsia="Times New Roman" w:hAnsi="Times New Roman" w:cs="Times New Roman"/>
          <w:color w:val="212121"/>
          <w:sz w:val="24"/>
          <w:szCs w:val="24"/>
        </w:rPr>
        <w:t>This study aims to describe (1) the intrinsic element of Daoak Joesoef's Emak Karya novel, and (2) its relevance in learning. This research is a descriptive qualitative study with a novel content analysis method. The results showed that: (1) Structural analysis, the theme of the novel Emak is the story of the relationship of eternal affection between a child and mother, the plot used is a forward path, characterization in the Emak novel is divided into three namely protagonists, antagonists, and extras. The point of view used is the viewpoint of the third person as the main character. The background used is the setting of the place, time and atmosphere. The dominant language style used by authors is parerelism, metaphor, symbolic, paradox, and association. The mandate used is written from the contents of the novel; and (2) Relevance as teaching mat</w:t>
      </w:r>
      <w:r>
        <w:rPr>
          <w:rFonts w:ascii="Times New Roman" w:eastAsia="Times New Roman" w:hAnsi="Times New Roman" w:cs="Times New Roman"/>
          <w:color w:val="212121"/>
          <w:sz w:val="24"/>
          <w:szCs w:val="24"/>
        </w:rPr>
        <w:t xml:space="preserve">erial for class X high school. </w:t>
      </w:r>
    </w:p>
    <w:p w:rsidR="00DD3DA4" w:rsidRPr="00DD3DA4" w:rsidRDefault="00DD3DA4" w:rsidP="00DD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12121"/>
          <w:sz w:val="24"/>
          <w:szCs w:val="24"/>
        </w:rPr>
      </w:pPr>
    </w:p>
    <w:p w:rsidR="00DD3DA4" w:rsidRPr="00DD3DA4" w:rsidRDefault="00DD3DA4" w:rsidP="00DD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i/>
          <w:color w:val="212121"/>
          <w:sz w:val="24"/>
          <w:szCs w:val="24"/>
        </w:rPr>
      </w:pPr>
      <w:r w:rsidRPr="00DD3DA4">
        <w:rPr>
          <w:rFonts w:ascii="Times New Roman" w:eastAsia="Times New Roman" w:hAnsi="Times New Roman" w:cs="Times New Roman"/>
          <w:b/>
          <w:i/>
          <w:color w:val="212121"/>
          <w:sz w:val="24"/>
          <w:szCs w:val="24"/>
        </w:rPr>
        <w:lastRenderedPageBreak/>
        <w:t>Keywords</w:t>
      </w:r>
      <w:r w:rsidRPr="00DD3DA4">
        <w:rPr>
          <w:rFonts w:ascii="Times New Roman" w:eastAsia="Times New Roman" w:hAnsi="Times New Roman" w:cs="Times New Roman"/>
          <w:i/>
          <w:color w:val="212121"/>
          <w:sz w:val="24"/>
          <w:szCs w:val="24"/>
        </w:rPr>
        <w:t>: Novel, Structural Study, and Learning Relevance</w:t>
      </w:r>
    </w:p>
    <w:p w:rsidR="00DF53BC" w:rsidRPr="00DD3DA4" w:rsidRDefault="00DF53BC" w:rsidP="00DD3DA4">
      <w:pPr>
        <w:spacing w:line="360" w:lineRule="auto"/>
        <w:jc w:val="center"/>
        <w:rPr>
          <w:rFonts w:ascii="Times New Roman" w:hAnsi="Times New Roman" w:cs="Times New Roman"/>
          <w:b/>
          <w:sz w:val="24"/>
          <w:szCs w:val="24"/>
        </w:rPr>
      </w:pPr>
    </w:p>
    <w:p w:rsidR="00657F12" w:rsidRPr="000D7B08" w:rsidRDefault="00657F12" w:rsidP="00C31831">
      <w:pPr>
        <w:spacing w:line="360" w:lineRule="auto"/>
        <w:rPr>
          <w:rFonts w:ascii="Times New Roman" w:hAnsi="Times New Roman" w:cs="Times New Roman"/>
          <w:b/>
          <w:sz w:val="24"/>
          <w:szCs w:val="24"/>
        </w:rPr>
      </w:pPr>
      <w:r w:rsidRPr="000D7B08">
        <w:rPr>
          <w:rFonts w:ascii="Times New Roman" w:hAnsi="Times New Roman" w:cs="Times New Roman"/>
          <w:b/>
          <w:sz w:val="24"/>
          <w:szCs w:val="24"/>
        </w:rPr>
        <w:t>PENDAHULUAN</w:t>
      </w:r>
    </w:p>
    <w:p w:rsidR="00C31831" w:rsidRDefault="0086323E"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Sastra </w:t>
      </w:r>
      <w:r w:rsidR="000A4522" w:rsidRPr="00C31831">
        <w:rPr>
          <w:rFonts w:ascii="Times New Roman" w:hAnsi="Times New Roman" w:cs="Times New Roman"/>
          <w:sz w:val="24"/>
          <w:szCs w:val="24"/>
        </w:rPr>
        <w:t>adalah</w:t>
      </w:r>
      <w:r w:rsidR="00C94385" w:rsidRPr="00C31831">
        <w:rPr>
          <w:rFonts w:ascii="Times New Roman" w:hAnsi="Times New Roman" w:cs="Times New Roman"/>
          <w:sz w:val="24"/>
          <w:szCs w:val="24"/>
        </w:rPr>
        <w:t xml:space="preserve"> bentuk imajinasi pengarang. </w:t>
      </w:r>
      <w:r w:rsidR="000E009A" w:rsidRPr="00C31831">
        <w:rPr>
          <w:rFonts w:ascii="Times New Roman" w:hAnsi="Times New Roman" w:cs="Times New Roman"/>
          <w:sz w:val="24"/>
          <w:szCs w:val="24"/>
        </w:rPr>
        <w:t xml:space="preserve">Sumardjo dan Saini </w:t>
      </w:r>
      <w:r w:rsidR="00C466AB" w:rsidRPr="00C31831">
        <w:rPr>
          <w:rFonts w:ascii="Times New Roman" w:hAnsi="Times New Roman" w:cs="Times New Roman"/>
          <w:sz w:val="24"/>
          <w:szCs w:val="24"/>
        </w:rPr>
        <w:fldChar w:fldCharType="begin" w:fldLock="1"/>
      </w:r>
      <w:r w:rsidR="00E15D48" w:rsidRPr="00C31831">
        <w:rPr>
          <w:rFonts w:ascii="Times New Roman" w:hAnsi="Times New Roman" w:cs="Times New Roman"/>
          <w:sz w:val="24"/>
          <w:szCs w:val="24"/>
        </w:rPr>
        <w:instrText>ADDIN CSL_CITATION {"citationItems":[{"id":"ITEM-1","itemData":{"author":[{"dropping-particle":"","family":"Rokhmansyah","given":"Alfian","non-dropping-particle":"","parse-names":false,"suffix":""}],"id":"ITEM-1","issued":{"date-parts":[["2013"]]},"publisher":"Graha Ilmu","publisher-place":"Yogyakarta","title":"Studi dan Pengkajian Sastra; Perkenalan Awal terhadap Ilmu Sastra","type":"book"},"uris":["http://www.mendeley.com/documents/?uuid=c3009dd2-62de-4a14-9d8f-6897f18925db"]}],"mendeley":{"formattedCitation":"(Rokhmansyah, 2013)","manualFormatting":"(dalam Rokhmansyah, 2013: 2)","plainTextFormattedCitation":"(Rokhmansyah, 2013)","previouslyFormattedCitation":"(Rokhmansyah, 2013)"},"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DB2026" w:rsidRPr="00C31831">
        <w:rPr>
          <w:rFonts w:ascii="Times New Roman" w:hAnsi="Times New Roman" w:cs="Times New Roman"/>
          <w:noProof/>
          <w:sz w:val="24"/>
          <w:szCs w:val="24"/>
        </w:rPr>
        <w:t>(dalam Rokhmansyah, 2013: 2)</w:t>
      </w:r>
      <w:r w:rsidR="00C466AB" w:rsidRPr="00C31831">
        <w:rPr>
          <w:rFonts w:ascii="Times New Roman" w:hAnsi="Times New Roman" w:cs="Times New Roman"/>
          <w:sz w:val="24"/>
          <w:szCs w:val="24"/>
        </w:rPr>
        <w:fldChar w:fldCharType="end"/>
      </w:r>
      <w:r w:rsidR="006D60AE" w:rsidRPr="00C31831">
        <w:rPr>
          <w:rFonts w:ascii="Times New Roman" w:hAnsi="Times New Roman" w:cs="Times New Roman"/>
          <w:sz w:val="24"/>
          <w:szCs w:val="24"/>
        </w:rPr>
        <w:t xml:space="preserve"> berpendapat bahwa</w:t>
      </w:r>
      <w:r w:rsidR="000A4522" w:rsidRPr="00C31831">
        <w:rPr>
          <w:rFonts w:ascii="Times New Roman" w:hAnsi="Times New Roman" w:cs="Times New Roman"/>
          <w:sz w:val="24"/>
          <w:szCs w:val="24"/>
        </w:rPr>
        <w:t xml:space="preserve"> sastra adalah</w:t>
      </w:r>
      <w:r w:rsidR="006D60AE" w:rsidRPr="00C31831">
        <w:rPr>
          <w:rFonts w:ascii="Times New Roman" w:hAnsi="Times New Roman" w:cs="Times New Roman"/>
          <w:sz w:val="24"/>
          <w:szCs w:val="24"/>
        </w:rPr>
        <w:t xml:space="preserve"> </w:t>
      </w:r>
      <w:r w:rsidR="000E009A" w:rsidRPr="00C31831">
        <w:rPr>
          <w:rFonts w:ascii="Times New Roman" w:hAnsi="Times New Roman" w:cs="Times New Roman"/>
          <w:sz w:val="24"/>
          <w:szCs w:val="24"/>
        </w:rPr>
        <w:t xml:space="preserve">ungkapan </w:t>
      </w:r>
      <w:r w:rsidR="000A4522" w:rsidRPr="00C31831">
        <w:rPr>
          <w:rFonts w:ascii="Times New Roman" w:hAnsi="Times New Roman" w:cs="Times New Roman"/>
          <w:sz w:val="24"/>
          <w:szCs w:val="24"/>
        </w:rPr>
        <w:t xml:space="preserve">pada diri </w:t>
      </w:r>
      <w:r w:rsidR="000E009A" w:rsidRPr="00C31831">
        <w:rPr>
          <w:rFonts w:ascii="Times New Roman" w:hAnsi="Times New Roman" w:cs="Times New Roman"/>
          <w:sz w:val="24"/>
          <w:szCs w:val="24"/>
        </w:rPr>
        <w:t>pribadi manusia</w:t>
      </w:r>
      <w:r w:rsidR="000A4522" w:rsidRPr="00C31831">
        <w:rPr>
          <w:rFonts w:ascii="Times New Roman" w:hAnsi="Times New Roman" w:cs="Times New Roman"/>
          <w:sz w:val="24"/>
          <w:szCs w:val="24"/>
        </w:rPr>
        <w:t xml:space="preserve"> </w:t>
      </w:r>
      <w:r w:rsidR="006D60AE" w:rsidRPr="00C31831">
        <w:rPr>
          <w:rFonts w:ascii="Times New Roman" w:hAnsi="Times New Roman" w:cs="Times New Roman"/>
          <w:sz w:val="24"/>
          <w:szCs w:val="24"/>
        </w:rPr>
        <w:t xml:space="preserve">berupa </w:t>
      </w:r>
      <w:r w:rsidR="000E009A" w:rsidRPr="00C31831">
        <w:rPr>
          <w:rFonts w:ascii="Times New Roman" w:hAnsi="Times New Roman" w:cs="Times New Roman"/>
          <w:sz w:val="24"/>
          <w:szCs w:val="24"/>
        </w:rPr>
        <w:t>pengalaman, pemikiran, perasaan, ide, semangat</w:t>
      </w:r>
      <w:r w:rsidR="006D60AE" w:rsidRPr="00C31831">
        <w:rPr>
          <w:rFonts w:ascii="Times New Roman" w:hAnsi="Times New Roman" w:cs="Times New Roman"/>
          <w:sz w:val="24"/>
          <w:szCs w:val="24"/>
        </w:rPr>
        <w:t>, dan</w:t>
      </w:r>
      <w:r w:rsidR="000A4522" w:rsidRPr="00C31831">
        <w:rPr>
          <w:rFonts w:ascii="Times New Roman" w:hAnsi="Times New Roman" w:cs="Times New Roman"/>
          <w:sz w:val="24"/>
          <w:szCs w:val="24"/>
        </w:rPr>
        <w:t xml:space="preserve"> keyakinan yang tergambar secara nyata. </w:t>
      </w:r>
      <w:r w:rsidR="00C94385" w:rsidRPr="00C31831">
        <w:rPr>
          <w:rFonts w:ascii="Times New Roman" w:hAnsi="Times New Roman" w:cs="Times New Roman"/>
          <w:sz w:val="24"/>
          <w:szCs w:val="24"/>
        </w:rPr>
        <w:t>K</w:t>
      </w:r>
      <w:r w:rsidR="000E009A" w:rsidRPr="00C31831">
        <w:rPr>
          <w:rFonts w:ascii="Times New Roman" w:hAnsi="Times New Roman" w:cs="Times New Roman"/>
          <w:sz w:val="24"/>
          <w:szCs w:val="24"/>
        </w:rPr>
        <w:t>arya s</w:t>
      </w:r>
      <w:r w:rsidR="00C94385" w:rsidRPr="00C31831">
        <w:rPr>
          <w:rFonts w:ascii="Times New Roman" w:hAnsi="Times New Roman" w:cs="Times New Roman"/>
          <w:sz w:val="24"/>
          <w:szCs w:val="24"/>
        </w:rPr>
        <w:t xml:space="preserve">astra hadir sebagai wujud konkret </w:t>
      </w:r>
      <w:r w:rsidR="000E009A" w:rsidRPr="00C31831">
        <w:rPr>
          <w:rFonts w:ascii="Times New Roman" w:hAnsi="Times New Roman" w:cs="Times New Roman"/>
          <w:sz w:val="24"/>
          <w:szCs w:val="24"/>
        </w:rPr>
        <w:t xml:space="preserve">imajinatif pengarang untuk menciptakan cerita fiksi berupa novel. </w:t>
      </w:r>
    </w:p>
    <w:p w:rsidR="00C31831" w:rsidRDefault="00657F12"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Novel </w:t>
      </w:r>
      <w:r w:rsidR="00FC46AC" w:rsidRPr="00C31831">
        <w:rPr>
          <w:rFonts w:ascii="Times New Roman" w:hAnsi="Times New Roman" w:cs="Times New Roman"/>
          <w:sz w:val="24"/>
          <w:szCs w:val="24"/>
        </w:rPr>
        <w:t xml:space="preserve">merupakan karya sastra yang menarik untuk dikaji. </w:t>
      </w:r>
      <w:r w:rsidR="007844BA" w:rsidRPr="00C31831">
        <w:rPr>
          <w:rFonts w:ascii="Times New Roman" w:hAnsi="Times New Roman" w:cs="Times New Roman"/>
          <w:sz w:val="24"/>
          <w:szCs w:val="24"/>
        </w:rPr>
        <w:t xml:space="preserve">Novel </w:t>
      </w:r>
      <w:r w:rsidR="000A4522" w:rsidRPr="00C31831">
        <w:rPr>
          <w:rFonts w:ascii="Times New Roman" w:hAnsi="Times New Roman" w:cs="Times New Roman"/>
          <w:sz w:val="24"/>
          <w:szCs w:val="24"/>
        </w:rPr>
        <w:t>adalah</w:t>
      </w:r>
      <w:r w:rsidR="00263F41" w:rsidRPr="00C31831">
        <w:rPr>
          <w:rFonts w:ascii="Times New Roman" w:hAnsi="Times New Roman" w:cs="Times New Roman"/>
          <w:sz w:val="24"/>
          <w:szCs w:val="24"/>
        </w:rPr>
        <w:t xml:space="preserve"> karangan atau cerita yang menggam</w:t>
      </w:r>
      <w:r w:rsidR="00D57621" w:rsidRPr="00C31831">
        <w:rPr>
          <w:rFonts w:ascii="Times New Roman" w:hAnsi="Times New Roman" w:cs="Times New Roman"/>
          <w:sz w:val="24"/>
          <w:szCs w:val="24"/>
        </w:rPr>
        <w:t xml:space="preserve">barkan potret kehidupan manusia. </w:t>
      </w:r>
      <w:r w:rsidR="00E27D77" w:rsidRPr="00C31831">
        <w:rPr>
          <w:rFonts w:ascii="Times New Roman" w:hAnsi="Times New Roman" w:cs="Times New Roman"/>
          <w:sz w:val="24"/>
          <w:szCs w:val="24"/>
        </w:rPr>
        <w:t>Kehadiran novel tidak terlepas dari latar belakang</w:t>
      </w:r>
      <w:r w:rsidR="00C94385" w:rsidRPr="00C31831">
        <w:rPr>
          <w:rFonts w:ascii="Times New Roman" w:hAnsi="Times New Roman" w:cs="Times New Roman"/>
          <w:sz w:val="24"/>
          <w:szCs w:val="24"/>
        </w:rPr>
        <w:t xml:space="preserve"> dan pengalaman </w:t>
      </w:r>
      <w:r w:rsidR="00E27D77" w:rsidRPr="00C31831">
        <w:rPr>
          <w:rFonts w:ascii="Times New Roman" w:hAnsi="Times New Roman" w:cs="Times New Roman"/>
          <w:sz w:val="24"/>
          <w:szCs w:val="24"/>
        </w:rPr>
        <w:t xml:space="preserve"> pengarang </w:t>
      </w:r>
      <w:r w:rsidR="00C94385" w:rsidRPr="00C31831">
        <w:rPr>
          <w:rFonts w:ascii="Times New Roman" w:hAnsi="Times New Roman" w:cs="Times New Roman"/>
          <w:sz w:val="24"/>
          <w:szCs w:val="24"/>
        </w:rPr>
        <w:t xml:space="preserve">yang </w:t>
      </w:r>
      <w:r w:rsidR="00E27D77" w:rsidRPr="00C31831">
        <w:rPr>
          <w:rFonts w:ascii="Times New Roman" w:hAnsi="Times New Roman" w:cs="Times New Roman"/>
          <w:sz w:val="24"/>
          <w:szCs w:val="24"/>
        </w:rPr>
        <w:t xml:space="preserve">dituangkan dalam bentuk karya sastra.  </w:t>
      </w:r>
      <w:r w:rsidR="00263F41" w:rsidRPr="00C31831">
        <w:rPr>
          <w:rFonts w:ascii="Times New Roman" w:hAnsi="Times New Roman" w:cs="Times New Roman"/>
          <w:sz w:val="24"/>
          <w:szCs w:val="24"/>
        </w:rPr>
        <w:t>Oleh karena itu, nov</w:t>
      </w:r>
      <w:r w:rsidR="00C94385" w:rsidRPr="00C31831">
        <w:rPr>
          <w:rFonts w:ascii="Times New Roman" w:hAnsi="Times New Roman" w:cs="Times New Roman"/>
          <w:sz w:val="24"/>
          <w:szCs w:val="24"/>
        </w:rPr>
        <w:t xml:space="preserve">el dijadikan sebagai </w:t>
      </w:r>
      <w:r w:rsidR="000A4522" w:rsidRPr="00C31831">
        <w:rPr>
          <w:rFonts w:ascii="Times New Roman" w:hAnsi="Times New Roman" w:cs="Times New Roman"/>
          <w:sz w:val="24"/>
          <w:szCs w:val="24"/>
        </w:rPr>
        <w:t xml:space="preserve">alternative guna </w:t>
      </w:r>
      <w:r w:rsidR="009F4A0E" w:rsidRPr="00C31831">
        <w:rPr>
          <w:rFonts w:ascii="Times New Roman" w:hAnsi="Times New Roman" w:cs="Times New Roman"/>
          <w:sz w:val="24"/>
          <w:szCs w:val="24"/>
        </w:rPr>
        <w:t xml:space="preserve">mengatasi permasalahan. Mengingat </w:t>
      </w:r>
      <w:r w:rsidR="000A4522" w:rsidRPr="00C31831">
        <w:rPr>
          <w:rFonts w:ascii="Times New Roman" w:hAnsi="Times New Roman" w:cs="Times New Roman"/>
          <w:sz w:val="24"/>
          <w:szCs w:val="24"/>
        </w:rPr>
        <w:t xml:space="preserve">bahwa </w:t>
      </w:r>
      <w:r w:rsidR="00263F41" w:rsidRPr="00C31831">
        <w:rPr>
          <w:rFonts w:ascii="Times New Roman" w:hAnsi="Times New Roman" w:cs="Times New Roman"/>
          <w:sz w:val="24"/>
          <w:szCs w:val="24"/>
        </w:rPr>
        <w:t xml:space="preserve">karya sastra </w:t>
      </w:r>
      <w:r w:rsidR="00F35B71" w:rsidRPr="00C31831">
        <w:rPr>
          <w:rFonts w:ascii="Times New Roman" w:hAnsi="Times New Roman" w:cs="Times New Roman"/>
          <w:sz w:val="24"/>
          <w:szCs w:val="24"/>
        </w:rPr>
        <w:t>diciptakan tidak hanya dalam keadaan kekosongan budaya</w:t>
      </w:r>
      <w:r w:rsidR="009F4A0E" w:rsidRPr="00C31831">
        <w:rPr>
          <w:rFonts w:ascii="Times New Roman" w:hAnsi="Times New Roman" w:cs="Times New Roman"/>
          <w:sz w:val="24"/>
          <w:szCs w:val="24"/>
        </w:rPr>
        <w:t xml:space="preserve">. </w:t>
      </w:r>
      <w:r w:rsidR="00F35B71" w:rsidRPr="00C31831">
        <w:rPr>
          <w:rFonts w:ascii="Times New Roman" w:hAnsi="Times New Roman" w:cs="Times New Roman"/>
          <w:sz w:val="24"/>
          <w:szCs w:val="24"/>
        </w:rPr>
        <w:t xml:space="preserve"> </w:t>
      </w:r>
    </w:p>
    <w:p w:rsidR="00C31831" w:rsidRDefault="00DD3DA4"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Novel diartikan sebagai gambaran perilaku kehidupan yang bersifat realistis dan naratif nonfiksi </w:t>
      </w:r>
      <w:r w:rsidR="00C466AB" w:rsidRPr="00C31831">
        <w:rPr>
          <w:rFonts w:ascii="Times New Roman" w:hAnsi="Times New Roman" w:cs="Times New Roman"/>
          <w:sz w:val="24"/>
          <w:szCs w:val="24"/>
        </w:rPr>
        <w:fldChar w:fldCharType="begin" w:fldLock="1"/>
      </w:r>
      <w:r w:rsidRPr="00C31831">
        <w:rPr>
          <w:rFonts w:ascii="Times New Roman" w:hAnsi="Times New Roman" w:cs="Times New Roman"/>
          <w:sz w:val="24"/>
          <w:szCs w:val="24"/>
        </w:rPr>
        <w:instrText>ADDIN CSL_CITATION {"citationItems":[{"id":"ITEM-1","itemData":{"author":[{"dropping-particle":"","family":"Wellek","given":"Austin Warren &amp; Rene","non-dropping-particle":"","parse-names":false,"suffix":""}],"id":"ITEM-1","issued":{"date-parts":[["2014"]]},"title":"Teori Kesusastraan (Diterjemahkan oleh Melani Budianto)","type":"book"},"uris":["http://www.mendeley.com/documents/?uuid=588a7a06-e138-4abb-926c-762c7654f594"]}],"mendeley":{"formattedCitation":"(Wellek, 2014)","manualFormatting":"(Wellek &amp; Warren, 2014: 206)","plainTextFormattedCitation":"(Wellek, 2014)","previouslyFormattedCitation":"(Wellek, 2014)"},"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Pr="00C31831">
        <w:rPr>
          <w:rFonts w:ascii="Times New Roman" w:hAnsi="Times New Roman" w:cs="Times New Roman"/>
          <w:noProof/>
          <w:sz w:val="24"/>
          <w:szCs w:val="24"/>
        </w:rPr>
        <w:t>(Wellek &amp; Warren, 2014: 206)</w:t>
      </w:r>
      <w:r w:rsidR="00C466AB" w:rsidRPr="00C31831">
        <w:rPr>
          <w:rFonts w:ascii="Times New Roman" w:hAnsi="Times New Roman" w:cs="Times New Roman"/>
          <w:sz w:val="24"/>
          <w:szCs w:val="24"/>
        </w:rPr>
        <w:fldChar w:fldCharType="end"/>
      </w:r>
      <w:r w:rsidRPr="00C31831">
        <w:rPr>
          <w:rFonts w:ascii="Times New Roman" w:hAnsi="Times New Roman" w:cs="Times New Roman"/>
          <w:sz w:val="24"/>
          <w:szCs w:val="24"/>
        </w:rPr>
        <w:t xml:space="preserve">. Sementara itu, menurut  </w:t>
      </w:r>
      <w:r w:rsidR="00C466AB" w:rsidRPr="00C31831">
        <w:rPr>
          <w:rFonts w:ascii="Times New Roman" w:hAnsi="Times New Roman" w:cs="Times New Roman"/>
          <w:sz w:val="24"/>
          <w:szCs w:val="24"/>
        </w:rPr>
        <w:fldChar w:fldCharType="begin" w:fldLock="1"/>
      </w:r>
      <w:r w:rsidRPr="00C31831">
        <w:rPr>
          <w:rFonts w:ascii="Times New Roman" w:hAnsi="Times New Roman" w:cs="Times New Roman"/>
          <w:sz w:val="24"/>
          <w:szCs w:val="24"/>
        </w:rPr>
        <w:instrText>ADDIN CSL_CITATION {"citationItems":[{"id":"ITEM-1","itemData":{"author":[{"dropping-particle":"","family":"Nurgianto","given":"Burhan","non-dropping-particle":"","parse-names":false,"suffix":""}],"id":"ITEM-1","issued":{"date-parts":[["2009"]]},"publisher":"Gadjah Mada University Press","publisher-place":"Yogyakarta","title":"Statistik Terapan untuk Penelitian Ilmu Sosial","type":"book"},"uris":["http://www.mendeley.com/documents/?uuid=e031ec73-f4f4-453f-94b6-e8664769fc46"]}],"mendeley":{"formattedCitation":"(Nurgianto, 2009)","manualFormatting":"(Nurgianto, 2009; 10)","plainTextFormattedCitation":"(Nurgianto, 2009)","previouslyFormattedCitation":"(Nurgianto, 2009)"},"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Pr="00C31831">
        <w:rPr>
          <w:rFonts w:ascii="Times New Roman" w:hAnsi="Times New Roman" w:cs="Times New Roman"/>
          <w:noProof/>
          <w:sz w:val="24"/>
          <w:szCs w:val="24"/>
        </w:rPr>
        <w:t>(Nurgianto, 2009; 10)</w:t>
      </w:r>
      <w:r w:rsidR="00C466AB" w:rsidRPr="00C31831">
        <w:rPr>
          <w:rFonts w:ascii="Times New Roman" w:hAnsi="Times New Roman" w:cs="Times New Roman"/>
          <w:sz w:val="24"/>
          <w:szCs w:val="24"/>
        </w:rPr>
        <w:fldChar w:fldCharType="end"/>
      </w:r>
      <w:r w:rsidRPr="00C31831">
        <w:rPr>
          <w:rFonts w:ascii="Times New Roman" w:hAnsi="Times New Roman" w:cs="Times New Roman"/>
          <w:sz w:val="24"/>
          <w:szCs w:val="24"/>
        </w:rPr>
        <w:t xml:space="preserve"> novel adalah sebuah karya prosa fiksi yang tidak terlalu panjang dan tidak terlalu pendek. Nurgiyanto </w:t>
      </w:r>
      <w:r w:rsidR="00C466AB" w:rsidRPr="00C31831">
        <w:rPr>
          <w:rFonts w:ascii="Times New Roman" w:hAnsi="Times New Roman" w:cs="Times New Roman"/>
          <w:sz w:val="24"/>
          <w:szCs w:val="24"/>
        </w:rPr>
        <w:fldChar w:fldCharType="begin" w:fldLock="1"/>
      </w:r>
      <w:r w:rsidRPr="00C31831">
        <w:rPr>
          <w:rFonts w:ascii="Times New Roman" w:hAnsi="Times New Roman" w:cs="Times New Roman"/>
          <w:sz w:val="24"/>
          <w:szCs w:val="24"/>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2005)","plainTextFormattedCitation":"(Nurgiyanto, 2005)","previouslyFormattedCitation":"(Nurgiyanto, 2005)"},"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E15D48" w:rsidRPr="00C31831">
        <w:rPr>
          <w:rFonts w:ascii="Times New Roman" w:hAnsi="Times New Roman" w:cs="Times New Roman"/>
          <w:noProof/>
          <w:sz w:val="24"/>
          <w:szCs w:val="24"/>
        </w:rPr>
        <w:t>(</w:t>
      </w:r>
      <w:r w:rsidRPr="00C31831">
        <w:rPr>
          <w:rFonts w:ascii="Times New Roman" w:hAnsi="Times New Roman" w:cs="Times New Roman"/>
          <w:noProof/>
          <w:sz w:val="24"/>
          <w:szCs w:val="24"/>
        </w:rPr>
        <w:t>2005</w:t>
      </w:r>
      <w:r w:rsidR="00E15D48" w:rsidRPr="00C31831">
        <w:rPr>
          <w:rFonts w:ascii="Times New Roman" w:hAnsi="Times New Roman" w:cs="Times New Roman"/>
          <w:noProof/>
          <w:sz w:val="24"/>
          <w:szCs w:val="24"/>
        </w:rPr>
        <w:t>)</w:t>
      </w:r>
      <w:r w:rsidR="00C466AB" w:rsidRPr="00C31831">
        <w:rPr>
          <w:rFonts w:ascii="Times New Roman" w:hAnsi="Times New Roman" w:cs="Times New Roman"/>
          <w:sz w:val="24"/>
          <w:szCs w:val="24"/>
        </w:rPr>
        <w:fldChar w:fldCharType="end"/>
      </w:r>
      <w:r w:rsidR="000B25F5" w:rsidRPr="00C31831">
        <w:rPr>
          <w:rFonts w:ascii="Times New Roman" w:hAnsi="Times New Roman" w:cs="Times New Roman"/>
          <w:sz w:val="24"/>
          <w:szCs w:val="24"/>
        </w:rPr>
        <w:t xml:space="preserve"> berpe</w:t>
      </w:r>
      <w:r w:rsidR="009F4A0E" w:rsidRPr="00C31831">
        <w:rPr>
          <w:rFonts w:ascii="Times New Roman" w:hAnsi="Times New Roman" w:cs="Times New Roman"/>
          <w:sz w:val="24"/>
          <w:szCs w:val="24"/>
        </w:rPr>
        <w:t>ndapat bahwa novel adalah</w:t>
      </w:r>
      <w:r w:rsidR="000B25F5" w:rsidRPr="00C31831">
        <w:rPr>
          <w:rFonts w:ascii="Times New Roman" w:hAnsi="Times New Roman" w:cs="Times New Roman"/>
          <w:sz w:val="24"/>
          <w:szCs w:val="24"/>
        </w:rPr>
        <w:t xml:space="preserve"> karya fiksi yang </w:t>
      </w:r>
      <w:r w:rsidR="009F4A0E" w:rsidRPr="00C31831">
        <w:rPr>
          <w:rFonts w:ascii="Times New Roman" w:hAnsi="Times New Roman" w:cs="Times New Roman"/>
          <w:sz w:val="24"/>
          <w:szCs w:val="24"/>
        </w:rPr>
        <w:t xml:space="preserve">di dalamnya </w:t>
      </w:r>
      <w:r w:rsidR="000B25F5" w:rsidRPr="00C31831">
        <w:rPr>
          <w:rFonts w:ascii="Times New Roman" w:hAnsi="Times New Roman" w:cs="Times New Roman"/>
          <w:sz w:val="24"/>
          <w:szCs w:val="24"/>
        </w:rPr>
        <w:t>menawarkan kehidupan dunia imajinatif yang dibangun melalui unsur intrinsik seperti plot, tokoh (penokohan), latar, sudut pandang, dan lainnya yang ber</w:t>
      </w:r>
      <w:r w:rsidR="000A4522" w:rsidRPr="00C31831">
        <w:rPr>
          <w:rFonts w:ascii="Times New Roman" w:hAnsi="Times New Roman" w:cs="Times New Roman"/>
          <w:sz w:val="24"/>
          <w:szCs w:val="24"/>
        </w:rPr>
        <w:t xml:space="preserve">sifat imajinatif. </w:t>
      </w:r>
      <w:r w:rsidRPr="00C31831">
        <w:rPr>
          <w:rFonts w:ascii="Times New Roman" w:hAnsi="Times New Roman" w:cs="Times New Roman"/>
          <w:sz w:val="24"/>
          <w:szCs w:val="24"/>
        </w:rPr>
        <w:t>Dapat disimpulkan bahwa novel adalah karangan prosa yang menceritakan kehidupan masyarakat dengan menonjolkan watak dan sifat masing-masing pelaku.</w:t>
      </w:r>
    </w:p>
    <w:p w:rsidR="00C31831" w:rsidRDefault="00F35B71"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Salah satu novel yang menarik untuk dikaji adalah novel </w:t>
      </w:r>
      <w:r w:rsidRPr="00C31831">
        <w:rPr>
          <w:rFonts w:ascii="Times New Roman" w:hAnsi="Times New Roman" w:cs="Times New Roman"/>
          <w:i/>
          <w:sz w:val="24"/>
          <w:szCs w:val="24"/>
        </w:rPr>
        <w:t>Emak</w:t>
      </w:r>
      <w:r w:rsidRPr="00C31831">
        <w:rPr>
          <w:rFonts w:ascii="Times New Roman" w:hAnsi="Times New Roman" w:cs="Times New Roman"/>
          <w:sz w:val="24"/>
          <w:szCs w:val="24"/>
        </w:rPr>
        <w:t xml:space="preserve"> karya D</w:t>
      </w:r>
      <w:r w:rsidR="000B25F5" w:rsidRPr="00C31831">
        <w:rPr>
          <w:rFonts w:ascii="Times New Roman" w:hAnsi="Times New Roman" w:cs="Times New Roman"/>
          <w:sz w:val="24"/>
          <w:szCs w:val="24"/>
        </w:rPr>
        <w:t>aoed Joesoef</w:t>
      </w:r>
      <w:r w:rsidR="000A4522" w:rsidRPr="00C31831">
        <w:rPr>
          <w:rFonts w:ascii="Times New Roman" w:hAnsi="Times New Roman" w:cs="Times New Roman"/>
          <w:sz w:val="24"/>
          <w:szCs w:val="24"/>
        </w:rPr>
        <w:t xml:space="preserve">. Novel ini berisi </w:t>
      </w:r>
      <w:r w:rsidR="009F4A0E" w:rsidRPr="00C31831">
        <w:rPr>
          <w:rFonts w:ascii="Times New Roman" w:hAnsi="Times New Roman" w:cs="Times New Roman"/>
          <w:sz w:val="24"/>
          <w:szCs w:val="24"/>
        </w:rPr>
        <w:t xml:space="preserve"> memoar atau kisah sejati yang patut diteladani tentang kasih sayang yang abadi antara seorang anak dan ibunya.  Emak selalu mendorongnya untuk belajar sehingga ia</w:t>
      </w:r>
      <w:r w:rsidR="00202B20" w:rsidRPr="00C31831">
        <w:rPr>
          <w:rFonts w:ascii="Times New Roman" w:hAnsi="Times New Roman" w:cs="Times New Roman"/>
          <w:sz w:val="24"/>
          <w:szCs w:val="24"/>
        </w:rPr>
        <w:t xml:space="preserve"> menjadi orang Indonesia pertama yang mempelajari ilmu ekonomi di Lembaga Pendidikan Tinggi Perancis. Kini ia tercatat sebagai orang Indonesia pertama di Sorbonne yang dianugerahi gelar </w:t>
      </w:r>
      <w:r w:rsidR="00202B20" w:rsidRPr="00C31831">
        <w:rPr>
          <w:rFonts w:ascii="Times New Roman" w:hAnsi="Times New Roman" w:cs="Times New Roman"/>
          <w:i/>
          <w:sz w:val="24"/>
          <w:szCs w:val="24"/>
        </w:rPr>
        <w:t>Doctorat d’Etat</w:t>
      </w:r>
      <w:r w:rsidR="00202B20" w:rsidRPr="00C31831">
        <w:rPr>
          <w:rFonts w:ascii="Times New Roman" w:hAnsi="Times New Roman" w:cs="Times New Roman"/>
          <w:sz w:val="24"/>
          <w:szCs w:val="24"/>
        </w:rPr>
        <w:t xml:space="preserve"> atau doctor negara dengan nilai </w:t>
      </w:r>
      <w:r w:rsidR="00202B20" w:rsidRPr="00C31831">
        <w:rPr>
          <w:rFonts w:ascii="Times New Roman" w:hAnsi="Times New Roman" w:cs="Times New Roman"/>
          <w:i/>
          <w:sz w:val="24"/>
          <w:szCs w:val="24"/>
        </w:rPr>
        <w:t>cumlaude.</w:t>
      </w:r>
      <w:r w:rsidR="00202B20" w:rsidRPr="00C31831">
        <w:rPr>
          <w:rFonts w:ascii="Times New Roman" w:hAnsi="Times New Roman" w:cs="Times New Roman"/>
          <w:sz w:val="24"/>
          <w:szCs w:val="24"/>
        </w:rPr>
        <w:t xml:space="preserve"> </w:t>
      </w:r>
      <w:r w:rsidR="002E276D" w:rsidRPr="00C31831">
        <w:rPr>
          <w:rFonts w:ascii="Times New Roman" w:hAnsi="Times New Roman" w:cs="Times New Roman"/>
          <w:sz w:val="24"/>
          <w:szCs w:val="24"/>
        </w:rPr>
        <w:t xml:space="preserve">Penelitian ini bertujuan untuk mendeskripsikan: (1) </w:t>
      </w:r>
      <w:r w:rsidR="00112E03" w:rsidRPr="00C31831">
        <w:rPr>
          <w:rFonts w:ascii="Times New Roman" w:hAnsi="Times New Roman" w:cs="Times New Roman"/>
          <w:sz w:val="24"/>
          <w:szCs w:val="24"/>
        </w:rPr>
        <w:t xml:space="preserve">Struktur-struktur yang terdapat dalam Novel </w:t>
      </w:r>
      <w:r w:rsidR="00112E03" w:rsidRPr="00C31831">
        <w:rPr>
          <w:rFonts w:ascii="Times New Roman" w:hAnsi="Times New Roman" w:cs="Times New Roman"/>
          <w:i/>
          <w:sz w:val="24"/>
          <w:szCs w:val="24"/>
        </w:rPr>
        <w:t>Emak</w:t>
      </w:r>
      <w:r w:rsidR="00112E03" w:rsidRPr="00C31831">
        <w:rPr>
          <w:rFonts w:ascii="Times New Roman" w:hAnsi="Times New Roman" w:cs="Times New Roman"/>
          <w:sz w:val="24"/>
          <w:szCs w:val="24"/>
        </w:rPr>
        <w:t xml:space="preserve"> karya Daoed Joesoef;  (2) Nilai pendidikan karakter yang terkandung dalam novel Emak karya Daoed Joesoef: </w:t>
      </w:r>
    </w:p>
    <w:p w:rsidR="00C31831" w:rsidRDefault="00A77A90"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lastRenderedPageBreak/>
        <w:t xml:space="preserve">Novel Emak karya Daoed Joesoef dapat dianalisis menggunakan analisis strukturalisme. </w:t>
      </w:r>
      <w:r w:rsidR="00C12B1A" w:rsidRPr="00C31831">
        <w:rPr>
          <w:rFonts w:ascii="Times New Roman" w:hAnsi="Times New Roman" w:cs="Times New Roman"/>
          <w:sz w:val="24"/>
          <w:szCs w:val="24"/>
        </w:rPr>
        <w:t xml:space="preserve">Nurgiyanto </w:t>
      </w:r>
      <w:r w:rsidR="00C466AB" w:rsidRPr="00C31831">
        <w:rPr>
          <w:rFonts w:ascii="Times New Roman" w:hAnsi="Times New Roman" w:cs="Times New Roman"/>
          <w:sz w:val="24"/>
          <w:szCs w:val="24"/>
        </w:rPr>
        <w:fldChar w:fldCharType="begin" w:fldLock="1"/>
      </w:r>
      <w:r w:rsidR="00C12B1A" w:rsidRPr="00C31831">
        <w:rPr>
          <w:rFonts w:ascii="Times New Roman" w:hAnsi="Times New Roman" w:cs="Times New Roman"/>
          <w:sz w:val="24"/>
          <w:szCs w:val="24"/>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2005: 16)","plainTextFormattedCitation":"(Nurgiyanto, 2005)","previouslyFormattedCitation":"(Nurgiyanto, 2005)"},"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C12B1A" w:rsidRPr="00C31831">
        <w:rPr>
          <w:rFonts w:ascii="Times New Roman" w:hAnsi="Times New Roman" w:cs="Times New Roman"/>
          <w:noProof/>
          <w:sz w:val="24"/>
          <w:szCs w:val="24"/>
        </w:rPr>
        <w:t>(2005: 16)</w:t>
      </w:r>
      <w:r w:rsidR="00C466AB" w:rsidRPr="00C31831">
        <w:rPr>
          <w:rFonts w:ascii="Times New Roman" w:hAnsi="Times New Roman" w:cs="Times New Roman"/>
          <w:sz w:val="24"/>
          <w:szCs w:val="24"/>
        </w:rPr>
        <w:fldChar w:fldCharType="end"/>
      </w:r>
      <w:r w:rsidR="00C12B1A" w:rsidRPr="00C31831">
        <w:rPr>
          <w:rFonts w:ascii="Times New Roman" w:hAnsi="Times New Roman" w:cs="Times New Roman"/>
          <w:sz w:val="24"/>
          <w:szCs w:val="24"/>
        </w:rPr>
        <w:t xml:space="preserve"> berpendapat bahwa analisis struktural dilakukan dengan </w:t>
      </w:r>
      <w:r w:rsidRPr="00C31831">
        <w:rPr>
          <w:rFonts w:ascii="Times New Roman" w:hAnsi="Times New Roman" w:cs="Times New Roman"/>
          <w:sz w:val="24"/>
          <w:szCs w:val="24"/>
        </w:rPr>
        <w:t xml:space="preserve">cara </w:t>
      </w:r>
      <w:r w:rsidR="00C12B1A" w:rsidRPr="00C31831">
        <w:rPr>
          <w:rFonts w:ascii="Times New Roman" w:hAnsi="Times New Roman" w:cs="Times New Roman"/>
          <w:sz w:val="24"/>
          <w:szCs w:val="24"/>
        </w:rPr>
        <w:t>mengidentifikasi, me</w:t>
      </w:r>
      <w:r w:rsidRPr="00C31831">
        <w:rPr>
          <w:rFonts w:ascii="Times New Roman" w:hAnsi="Times New Roman" w:cs="Times New Roman"/>
          <w:sz w:val="24"/>
          <w:szCs w:val="24"/>
        </w:rPr>
        <w:t xml:space="preserve">ngkaji, mendefinisikan fungsi dari unsur intrinsik. Unsur intrinsik Unsur intrinsik adalah </w:t>
      </w:r>
      <w:r w:rsidR="00215C4F" w:rsidRPr="00C31831">
        <w:rPr>
          <w:rFonts w:ascii="Times New Roman" w:hAnsi="Times New Roman" w:cs="Times New Roman"/>
          <w:sz w:val="24"/>
          <w:szCs w:val="24"/>
        </w:rPr>
        <w:t xml:space="preserve">unsur yang membangun karya sastra. Waluyo dalam Yanis Erlina, Ani Rahmawati, dan Budhi Setiawan </w:t>
      </w:r>
      <w:r w:rsidR="00C466AB" w:rsidRPr="00C31831">
        <w:rPr>
          <w:rFonts w:ascii="Times New Roman" w:hAnsi="Times New Roman" w:cs="Times New Roman"/>
          <w:sz w:val="24"/>
          <w:szCs w:val="24"/>
        </w:rPr>
        <w:fldChar w:fldCharType="begin" w:fldLock="1"/>
      </w:r>
      <w:r w:rsidR="00F445D0" w:rsidRPr="00C31831">
        <w:rPr>
          <w:rFonts w:ascii="Times New Roman" w:hAnsi="Times New Roman" w:cs="Times New Roman"/>
          <w:sz w:val="24"/>
          <w:szCs w:val="24"/>
        </w:rPr>
        <w:instrText>ADDIN CSL_CITATION {"citationItems":[{"id":"ITEM-1","itemData":{"author":[{"dropping-particle":"","family":"Yanis Erlina, Ani Rahmawati","given":"dan Budhi Setiawan","non-dropping-particle":"","parse-names":false,"suffix":""}],"container-title":"Jurnal Penelitian Bahasa, Sastra Indonesia dan Pengajarannya","id":"ITEM-1","issue":"1","issued":{"date-parts":[["2016"]]},"title":"Kajian Psikologi Sastra, Nilai Pendidikan, dan Relevansinya sebagai Materi Ajar Sastra di SMA Pada Novel Ayah Menyayangi Tanpa Akhir Karya Kirana Kejora","type":"article-journal","volume":"4"},"uris":["http://www.mendeley.com/documents/?uuid=c62f3a35-fef8-42a4-b99a-f637b16cd4a9"]}],"mendeley":{"formattedCitation":"(Yanis Erlina, Ani Rahmawati, 2016)","manualFormatting":"( (2016)","plainTextFormattedCitation":"(Yanis Erlina, Ani Rahmawati, 2016)","previouslyFormattedCitation":"(Yanis Erlina, Ani Rahmawati, 2016)"},"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215C4F" w:rsidRPr="00C31831">
        <w:rPr>
          <w:rFonts w:ascii="Times New Roman" w:hAnsi="Times New Roman" w:cs="Times New Roman"/>
          <w:noProof/>
          <w:sz w:val="24"/>
          <w:szCs w:val="24"/>
        </w:rPr>
        <w:t>( (2016)</w:t>
      </w:r>
      <w:r w:rsidR="00C466AB" w:rsidRPr="00C31831">
        <w:rPr>
          <w:rFonts w:ascii="Times New Roman" w:hAnsi="Times New Roman" w:cs="Times New Roman"/>
          <w:sz w:val="24"/>
          <w:szCs w:val="24"/>
        </w:rPr>
        <w:fldChar w:fldCharType="end"/>
      </w:r>
      <w:r w:rsidR="00215C4F" w:rsidRPr="00C31831">
        <w:rPr>
          <w:rFonts w:ascii="Times New Roman" w:hAnsi="Times New Roman" w:cs="Times New Roman"/>
          <w:sz w:val="24"/>
          <w:szCs w:val="24"/>
        </w:rPr>
        <w:t xml:space="preserve"> memaparkan unsur pembangun cerita fiksi meliputi, tema, </w:t>
      </w:r>
      <w:r w:rsidR="00C12B1A" w:rsidRPr="00C31831">
        <w:rPr>
          <w:rFonts w:ascii="Times New Roman" w:hAnsi="Times New Roman" w:cs="Times New Roman"/>
          <w:sz w:val="24"/>
          <w:szCs w:val="24"/>
        </w:rPr>
        <w:t xml:space="preserve">alur, penokohan, latar, sudut pandang, gaya bahasa, dan amanat. </w:t>
      </w:r>
    </w:p>
    <w:p w:rsidR="00C31831" w:rsidRDefault="00215C4F"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Pendidikan adalah </w:t>
      </w:r>
      <w:r w:rsidR="001F2665" w:rsidRPr="00C31831">
        <w:rPr>
          <w:rFonts w:ascii="Times New Roman" w:hAnsi="Times New Roman" w:cs="Times New Roman"/>
          <w:color w:val="222222"/>
          <w:sz w:val="24"/>
          <w:szCs w:val="24"/>
          <w:shd w:val="clear" w:color="auto" w:fill="FFFFFF"/>
        </w:rPr>
        <w:t xml:space="preserve">proses pembelajaran kepada peserta didik agar memiliki pemahaman yang luas. </w:t>
      </w:r>
      <w:r w:rsidR="00F445D0" w:rsidRPr="00C31831">
        <w:rPr>
          <w:rFonts w:ascii="Times New Roman" w:hAnsi="Times New Roman" w:cs="Times New Roman"/>
          <w:color w:val="222222"/>
          <w:sz w:val="24"/>
          <w:szCs w:val="24"/>
          <w:shd w:val="clear" w:color="auto" w:fill="FFFFFF"/>
        </w:rPr>
        <w:t xml:space="preserve">Ki Hajar Dewantara dalam Yanuarti </w:t>
      </w:r>
      <w:r w:rsidR="00C466AB" w:rsidRPr="00C31831">
        <w:rPr>
          <w:rFonts w:ascii="Times New Roman" w:hAnsi="Times New Roman" w:cs="Times New Roman"/>
          <w:color w:val="222222"/>
          <w:sz w:val="24"/>
          <w:szCs w:val="24"/>
          <w:shd w:val="clear" w:color="auto" w:fill="FFFFFF"/>
        </w:rPr>
        <w:fldChar w:fldCharType="begin" w:fldLock="1"/>
      </w:r>
      <w:r w:rsidR="000B417B" w:rsidRPr="00C31831">
        <w:rPr>
          <w:rFonts w:ascii="Times New Roman" w:hAnsi="Times New Roman" w:cs="Times New Roman"/>
          <w:color w:val="222222"/>
          <w:sz w:val="24"/>
          <w:szCs w:val="24"/>
          <w:shd w:val="clear" w:color="auto" w:fill="FFFFFF"/>
        </w:rPr>
        <w:instrText>ADDIN CSL_CITATION {"citationItems":[{"id":"ITEM-1","itemData":{"author":[{"dropping-particle":"","family":"Yanuarti","given":"Eka","non-dropping-particle":"","parse-names":false,"suffix":""}],"container-title":"Jurnal Penelitian","id":"ITEM-1","issue":"2","issued":{"date-parts":[["2017"]]},"title":"Pemikiran Pendidikan Ki Hajar Dewantara dan Relevansinya dengan Kurikulum 13","type":"article-journal","volume":"2"},"uris":["http://www.mendeley.com/documents/?uuid=5242c5a9-64fa-4bc7-820f-9899b5bb0680"]}],"mendeley":{"formattedCitation":"(Yanuarti, 2017)","manualFormatting":"(2017)","plainTextFormattedCitation":"(Yanuarti, 2017)","previouslyFormattedCitation":"(Yanuarti, 2017)"},"properties":{"noteIndex":0},"schema":"https://github.com/citation-style-language/schema/raw/master/csl-citation.json"}</w:instrText>
      </w:r>
      <w:r w:rsidR="00C466AB" w:rsidRPr="00C31831">
        <w:rPr>
          <w:rFonts w:ascii="Times New Roman" w:hAnsi="Times New Roman" w:cs="Times New Roman"/>
          <w:color w:val="222222"/>
          <w:sz w:val="24"/>
          <w:szCs w:val="24"/>
          <w:shd w:val="clear" w:color="auto" w:fill="FFFFFF"/>
        </w:rPr>
        <w:fldChar w:fldCharType="separate"/>
      </w:r>
      <w:r w:rsidR="00F445D0" w:rsidRPr="00C31831">
        <w:rPr>
          <w:rFonts w:ascii="Times New Roman" w:hAnsi="Times New Roman" w:cs="Times New Roman"/>
          <w:noProof/>
          <w:color w:val="222222"/>
          <w:sz w:val="24"/>
          <w:szCs w:val="24"/>
          <w:shd w:val="clear" w:color="auto" w:fill="FFFFFF"/>
        </w:rPr>
        <w:t>(2017)</w:t>
      </w:r>
      <w:r w:rsidR="00C466AB" w:rsidRPr="00C31831">
        <w:rPr>
          <w:rFonts w:ascii="Times New Roman" w:hAnsi="Times New Roman" w:cs="Times New Roman"/>
          <w:color w:val="222222"/>
          <w:sz w:val="24"/>
          <w:szCs w:val="24"/>
          <w:shd w:val="clear" w:color="auto" w:fill="FFFFFF"/>
        </w:rPr>
        <w:fldChar w:fldCharType="end"/>
      </w:r>
      <w:r w:rsidR="00057E12" w:rsidRPr="00C31831">
        <w:rPr>
          <w:rFonts w:ascii="Times New Roman" w:hAnsi="Times New Roman" w:cs="Times New Roman"/>
          <w:color w:val="222222"/>
          <w:sz w:val="24"/>
          <w:szCs w:val="24"/>
          <w:shd w:val="clear" w:color="auto" w:fill="FFFFFF"/>
        </w:rPr>
        <w:t xml:space="preserve"> pendidikan adalah </w:t>
      </w:r>
      <w:r w:rsidR="00372E19" w:rsidRPr="00C31831">
        <w:rPr>
          <w:rFonts w:ascii="Times New Roman" w:hAnsi="Times New Roman" w:cs="Times New Roman"/>
          <w:color w:val="222222"/>
          <w:sz w:val="24"/>
          <w:szCs w:val="24"/>
          <w:shd w:val="clear" w:color="auto" w:fill="FFFFFF"/>
        </w:rPr>
        <w:t xml:space="preserve">proses pembelajaran yang menuntun anak untuk cerdas. Menurut Degeng dalam pembelajaran adalah cara untuk mengajarkan peserta didik. Secara implisit pembelajaran adalah proses untuk membantu peserta didik agar dapat belajar dengan baik. </w:t>
      </w:r>
    </w:p>
    <w:p w:rsidR="00C31831" w:rsidRDefault="00BA5823"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Dalam pembelajaran membutuhkan adanya bahan ajar yang dijadikan sebagai penunjang tercapainya tujuan pengajaran. Bahan atau materi ajar adalah bahan atau materi pelajaran yang digunakan oleh guru dan siswa dalam proses pembelajaran. Menurut National Centre for Compe</w:t>
      </w:r>
      <w:r w:rsidR="000B417B" w:rsidRPr="00C31831">
        <w:rPr>
          <w:rFonts w:ascii="Times New Roman" w:hAnsi="Times New Roman" w:cs="Times New Roman"/>
          <w:sz w:val="24"/>
          <w:szCs w:val="24"/>
        </w:rPr>
        <w:t xml:space="preserve">tency Based Training Prastowo dalam Bahreaini </w:t>
      </w:r>
      <w:r w:rsidR="00C466AB" w:rsidRPr="00C31831">
        <w:rPr>
          <w:rFonts w:ascii="Times New Roman" w:hAnsi="Times New Roman" w:cs="Times New Roman"/>
          <w:sz w:val="24"/>
          <w:szCs w:val="24"/>
        </w:rPr>
        <w:fldChar w:fldCharType="begin" w:fldLock="1"/>
      </w:r>
      <w:r w:rsidR="00057541">
        <w:rPr>
          <w:rFonts w:ascii="Times New Roman" w:hAnsi="Times New Roman" w:cs="Times New Roman"/>
          <w:sz w:val="24"/>
          <w:szCs w:val="24"/>
        </w:rPr>
        <w:instrText>ADDIN CSL_CITATION {"citationItems":[{"id":"ITEM-1","itemData":{"author":[{"dropping-particle":"","family":"Bahraeni","given":"","non-dropping-particle":"","parse-names":false,"suffix":""}],"container-title":"Journal.uin-alaudin.ac.id","id":"ITEM-1","issue":"I","issued":{"date-parts":[["2017"]]},"title":"Efektivitas Pengembangan Bahan Ajar Ilmu Pendidikan Islam Berbasis Model Pembelajaran Kooperatif Tipe Jingsau Melalui Kegiatan Desiminasi pada STAIS DDI MAROS","type":"article-journal","volume":"VI"},"uris":["http://www.mendeley.com/documents/?uuid=bdff53c5-1069-490b-8e38-7585420423c3"]}],"mendeley":{"formattedCitation":"(Bahraeni, 2017)","manualFormatting":"(2017)","plainTextFormattedCitation":"(Bahraeni, 2017)","previouslyFormattedCitation":"(Bahraeni, 2017)"},"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0B417B" w:rsidRPr="00C31831">
        <w:rPr>
          <w:rFonts w:ascii="Times New Roman" w:hAnsi="Times New Roman" w:cs="Times New Roman"/>
          <w:noProof/>
          <w:sz w:val="24"/>
          <w:szCs w:val="24"/>
        </w:rPr>
        <w:t>(2017)</w:t>
      </w:r>
      <w:r w:rsidR="00C466AB" w:rsidRPr="00C31831">
        <w:rPr>
          <w:rFonts w:ascii="Times New Roman" w:hAnsi="Times New Roman" w:cs="Times New Roman"/>
          <w:sz w:val="24"/>
          <w:szCs w:val="24"/>
        </w:rPr>
        <w:fldChar w:fldCharType="end"/>
      </w:r>
      <w:r w:rsidR="000B417B" w:rsidRPr="00C31831">
        <w:rPr>
          <w:rFonts w:ascii="Times New Roman" w:hAnsi="Times New Roman" w:cs="Times New Roman"/>
          <w:sz w:val="24"/>
          <w:szCs w:val="24"/>
        </w:rPr>
        <w:t xml:space="preserve"> </w:t>
      </w:r>
      <w:r w:rsidRPr="00C31831">
        <w:rPr>
          <w:rFonts w:ascii="Times New Roman" w:hAnsi="Times New Roman" w:cs="Times New Roman"/>
          <w:sz w:val="24"/>
          <w:szCs w:val="24"/>
        </w:rPr>
        <w:t>bahan ajar adalah segala bentuk bahan yang digunakan untuk membantu guru atau instruktur dalam melaksanakan proses pembelajaran di kelas.</w:t>
      </w:r>
    </w:p>
    <w:p w:rsidR="00814F75" w:rsidRPr="00C31831" w:rsidRDefault="00814F75" w:rsidP="00C3183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Kebaharuan dari penelitian ini adalah</w:t>
      </w:r>
      <w:r w:rsidR="0031694A" w:rsidRPr="000D7B08">
        <w:rPr>
          <w:rFonts w:ascii="Times New Roman" w:hAnsi="Times New Roman" w:cs="Times New Roman"/>
          <w:sz w:val="24"/>
          <w:szCs w:val="24"/>
        </w:rPr>
        <w:t xml:space="preserve"> jarang ada yang meneliti novel </w:t>
      </w:r>
      <w:r w:rsidR="0031694A" w:rsidRPr="000D7B08">
        <w:rPr>
          <w:rFonts w:ascii="Times New Roman" w:hAnsi="Times New Roman" w:cs="Times New Roman"/>
          <w:i/>
          <w:sz w:val="24"/>
          <w:szCs w:val="24"/>
        </w:rPr>
        <w:t>Emak</w:t>
      </w:r>
      <w:r w:rsidR="0031694A" w:rsidRPr="000D7B08">
        <w:rPr>
          <w:rFonts w:ascii="Times New Roman" w:hAnsi="Times New Roman" w:cs="Times New Roman"/>
          <w:sz w:val="24"/>
          <w:szCs w:val="24"/>
        </w:rPr>
        <w:t>, apalagi</w:t>
      </w:r>
      <w:r w:rsidR="00CD2D6D" w:rsidRPr="000D7B08">
        <w:rPr>
          <w:rFonts w:ascii="Times New Roman" w:hAnsi="Times New Roman" w:cs="Times New Roman"/>
          <w:sz w:val="24"/>
          <w:szCs w:val="24"/>
        </w:rPr>
        <w:t xml:space="preserve"> membahas</w:t>
      </w:r>
      <w:r w:rsidR="0031694A" w:rsidRPr="000D7B08">
        <w:rPr>
          <w:rFonts w:ascii="Times New Roman" w:hAnsi="Times New Roman" w:cs="Times New Roman"/>
          <w:sz w:val="24"/>
          <w:szCs w:val="24"/>
        </w:rPr>
        <w:t xml:space="preserve"> terkait dengan analisis struktural dan nilai pendidikan pada novel </w:t>
      </w:r>
      <w:r w:rsidR="0031694A" w:rsidRPr="000D7B08">
        <w:rPr>
          <w:rFonts w:ascii="Times New Roman" w:hAnsi="Times New Roman" w:cs="Times New Roman"/>
          <w:i/>
          <w:sz w:val="24"/>
          <w:szCs w:val="24"/>
        </w:rPr>
        <w:t>Emak</w:t>
      </w:r>
      <w:r w:rsidR="0031694A" w:rsidRPr="000D7B08">
        <w:rPr>
          <w:rFonts w:ascii="Times New Roman" w:hAnsi="Times New Roman" w:cs="Times New Roman"/>
          <w:sz w:val="24"/>
          <w:szCs w:val="24"/>
        </w:rPr>
        <w:t xml:space="preserve"> karya Daoed Joesoef. Pada era Soeharto ia menjabat sebagai </w:t>
      </w:r>
      <w:r w:rsidRPr="000D7B08">
        <w:rPr>
          <w:rFonts w:ascii="Times New Roman" w:hAnsi="Times New Roman" w:cs="Times New Roman"/>
          <w:sz w:val="24"/>
          <w:szCs w:val="24"/>
        </w:rPr>
        <w:t xml:space="preserve"> Menteri Pendidikan dan Kebudayaan dalam Kabinet Pembangunan III. </w:t>
      </w:r>
      <w:r w:rsidR="009E3B2B" w:rsidRPr="000D7B08">
        <w:rPr>
          <w:rFonts w:ascii="Times New Roman" w:hAnsi="Times New Roman" w:cs="Times New Roman"/>
          <w:sz w:val="24"/>
          <w:szCs w:val="24"/>
        </w:rPr>
        <w:t xml:space="preserve">Selain itu, ia juga salah satu pendiri CSIS </w:t>
      </w:r>
      <w:r w:rsidR="009E3B2B" w:rsidRPr="000D7B08">
        <w:rPr>
          <w:rFonts w:ascii="Times New Roman" w:hAnsi="Times New Roman" w:cs="Times New Roman"/>
          <w:i/>
          <w:sz w:val="24"/>
          <w:szCs w:val="24"/>
        </w:rPr>
        <w:t>(</w:t>
      </w:r>
      <w:r w:rsidR="009E3B2B" w:rsidRPr="000D7B08">
        <w:rPr>
          <w:rFonts w:ascii="Times New Roman" w:hAnsi="Times New Roman" w:cs="Times New Roman"/>
          <w:i/>
          <w:sz w:val="24"/>
          <w:szCs w:val="24"/>
          <w:shd w:val="clear" w:color="auto" w:fill="FFFFFF"/>
        </w:rPr>
        <w:t>Centre for Strategic and International Studies).</w:t>
      </w:r>
      <w:r w:rsidR="009E3B2B" w:rsidRPr="000D7B08">
        <w:rPr>
          <w:rFonts w:ascii="Times New Roman" w:hAnsi="Times New Roman" w:cs="Times New Roman"/>
          <w:sz w:val="24"/>
          <w:szCs w:val="24"/>
          <w:shd w:val="clear" w:color="auto" w:fill="FFFFFF"/>
        </w:rPr>
        <w:t xml:space="preserve"> CSIS merupakan wadah bagi pemikir dan penelitian terhadap kebijakan. </w:t>
      </w:r>
      <w:r w:rsidR="00C466AB" w:rsidRPr="000D7B08">
        <w:rPr>
          <w:rFonts w:ascii="Times New Roman" w:hAnsi="Times New Roman" w:cs="Times New Roman"/>
          <w:sz w:val="24"/>
          <w:szCs w:val="24"/>
          <w:shd w:val="clear" w:color="auto" w:fill="FFFFFF"/>
        </w:rPr>
        <w:fldChar w:fldCharType="begin" w:fldLock="1"/>
      </w:r>
      <w:r w:rsidR="009E3B2B" w:rsidRPr="000D7B08">
        <w:rPr>
          <w:rFonts w:ascii="Times New Roman" w:hAnsi="Times New Roman" w:cs="Times New Roman"/>
          <w:sz w:val="24"/>
          <w:szCs w:val="24"/>
          <w:shd w:val="clear" w:color="auto" w:fill="FFFFFF"/>
        </w:rPr>
        <w:instrText>ADDIN CSL_CITATION {"citationItems":[{"id":"ITEM-1","itemData":{"author":[{"dropping-particle":"","family":"Nugroho","given":"Anton Wisnu","non-dropping-particle":"","parse-names":false,"suffix":""}],"id":"ITEM-1","issued":{"date-parts":[["2018"]]},"number-of-pages":"1","publisher-place":"Kupang","title":"Profil Lengkap Daoed Joesoef, Mantan Mendikbud Indonesia yang Dikabarkan Meninggal Dunia Artikel ini telah tayang di pos-kupang.com dengan judul Profil Lengkap Daoed Joesoef, Mantan Mendikbud Indonesia yang Dikabarkan Meninggal Dunia, http://kupang.tribun","type":"report"},"uris":["http://www.mendeley.com/documents/?uuid=2c6f306c-ff14-40f0-82c7-151f01aee1b3"]}],"mendeley":{"formattedCitation":"(Nugroho, 2018)","manualFormatting":"Nugroho, dalam Pos-Kupang.com (23/1/2018)","plainTextFormattedCitation":"(Nugroho, 2018)","previouslyFormattedCitation":"(Nugroho, 2018)"},"properties":{"noteIndex":0},"schema":"https://github.com/citation-style-language/schema/raw/master/csl-citation.json"}</w:instrText>
      </w:r>
      <w:r w:rsidR="00C466AB" w:rsidRPr="000D7B08">
        <w:rPr>
          <w:rFonts w:ascii="Times New Roman" w:hAnsi="Times New Roman" w:cs="Times New Roman"/>
          <w:sz w:val="24"/>
          <w:szCs w:val="24"/>
          <w:shd w:val="clear" w:color="auto" w:fill="FFFFFF"/>
        </w:rPr>
        <w:fldChar w:fldCharType="separate"/>
      </w:r>
      <w:r w:rsidR="009E3B2B" w:rsidRPr="000D7B08">
        <w:rPr>
          <w:rFonts w:ascii="Times New Roman" w:hAnsi="Times New Roman" w:cs="Times New Roman"/>
          <w:noProof/>
          <w:sz w:val="24"/>
          <w:szCs w:val="24"/>
          <w:shd w:val="clear" w:color="auto" w:fill="FFFFFF"/>
        </w:rPr>
        <w:t>Nugroho, dalam Pos-Kupang.com (23/1/2018)</w:t>
      </w:r>
      <w:r w:rsidR="00C466AB" w:rsidRPr="000D7B08">
        <w:rPr>
          <w:rFonts w:ascii="Times New Roman" w:hAnsi="Times New Roman" w:cs="Times New Roman"/>
          <w:sz w:val="24"/>
          <w:szCs w:val="24"/>
          <w:shd w:val="clear" w:color="auto" w:fill="FFFFFF"/>
        </w:rPr>
        <w:fldChar w:fldCharType="end"/>
      </w:r>
      <w:r w:rsidR="009E3B2B" w:rsidRPr="000D7B08">
        <w:rPr>
          <w:rFonts w:ascii="Times New Roman" w:hAnsi="Times New Roman" w:cs="Times New Roman"/>
          <w:sz w:val="24"/>
          <w:szCs w:val="24"/>
          <w:shd w:val="clear" w:color="auto" w:fill="FFFFFF"/>
        </w:rPr>
        <w:t xml:space="preserve">. </w:t>
      </w:r>
      <w:r w:rsidR="00CD2D6D" w:rsidRPr="000D7B08">
        <w:rPr>
          <w:rFonts w:ascii="Times New Roman" w:hAnsi="Times New Roman" w:cs="Times New Roman"/>
          <w:sz w:val="24"/>
          <w:szCs w:val="24"/>
          <w:shd w:val="clear" w:color="auto" w:fill="FFFFFF"/>
        </w:rPr>
        <w:t xml:space="preserve">Semua karier yang dicapai oleh Daeod tidak lain dari berkat ibunya. </w:t>
      </w:r>
      <w:r w:rsidR="009E3B2B" w:rsidRPr="000D7B08">
        <w:rPr>
          <w:rFonts w:ascii="Times New Roman" w:hAnsi="Times New Roman" w:cs="Times New Roman"/>
          <w:sz w:val="24"/>
          <w:szCs w:val="24"/>
          <w:shd w:val="clear" w:color="auto" w:fill="FFFFFF"/>
        </w:rPr>
        <w:t xml:space="preserve">Ibunya sangat mengutamakan pendidikan anaknya. </w:t>
      </w:r>
      <w:r w:rsidR="00CD2D6D" w:rsidRPr="000D7B08">
        <w:rPr>
          <w:rFonts w:ascii="Times New Roman" w:hAnsi="Times New Roman" w:cs="Times New Roman"/>
          <w:sz w:val="24"/>
          <w:szCs w:val="24"/>
          <w:shd w:val="clear" w:color="auto" w:fill="FFFFFF"/>
        </w:rPr>
        <w:t>Ib</w:t>
      </w:r>
      <w:r w:rsidR="009E3B2B" w:rsidRPr="000D7B08">
        <w:rPr>
          <w:rFonts w:ascii="Times New Roman" w:hAnsi="Times New Roman" w:cs="Times New Roman"/>
          <w:sz w:val="24"/>
          <w:szCs w:val="24"/>
          <w:shd w:val="clear" w:color="auto" w:fill="FFFFFF"/>
        </w:rPr>
        <w:t xml:space="preserve">unya selalu mengajarkan anak-anaknya </w:t>
      </w:r>
      <w:r w:rsidR="00CD2D6D" w:rsidRPr="000D7B08">
        <w:rPr>
          <w:rFonts w:ascii="Times New Roman" w:hAnsi="Times New Roman" w:cs="Times New Roman"/>
          <w:sz w:val="24"/>
          <w:szCs w:val="24"/>
          <w:shd w:val="clear" w:color="auto" w:fill="FFFFFF"/>
        </w:rPr>
        <w:t xml:space="preserve">untuk </w:t>
      </w:r>
      <w:r w:rsidR="0001371D" w:rsidRPr="000D7B08">
        <w:rPr>
          <w:rFonts w:ascii="Times New Roman" w:hAnsi="Times New Roman" w:cs="Times New Roman"/>
          <w:sz w:val="24"/>
          <w:szCs w:val="24"/>
          <w:shd w:val="clear" w:color="auto" w:fill="FFFFFF"/>
        </w:rPr>
        <w:t xml:space="preserve">selalu memperhatikan nasib sesama manusia dan menjaga kelestarian alam. Daoed Joesoef menggabarkan sosok emak adalah segala-galanya, jauh melebihi bidadari. </w:t>
      </w:r>
    </w:p>
    <w:p w:rsidR="009E3B2B" w:rsidRPr="000D7B08" w:rsidRDefault="009E3B2B" w:rsidP="00C23A42">
      <w:pPr>
        <w:pStyle w:val="ListParagraph"/>
        <w:spacing w:line="360" w:lineRule="auto"/>
        <w:ind w:left="1440" w:firstLine="720"/>
        <w:jc w:val="both"/>
        <w:rPr>
          <w:rFonts w:ascii="Times New Roman" w:hAnsi="Times New Roman" w:cs="Times New Roman"/>
          <w:sz w:val="24"/>
          <w:szCs w:val="24"/>
        </w:rPr>
      </w:pPr>
    </w:p>
    <w:p w:rsidR="00BC5BF7" w:rsidRPr="000D7B08" w:rsidRDefault="00BC5BF7" w:rsidP="00C23A42">
      <w:pPr>
        <w:pStyle w:val="ListParagraph"/>
        <w:spacing w:line="360" w:lineRule="auto"/>
        <w:jc w:val="both"/>
        <w:rPr>
          <w:rFonts w:ascii="Times New Roman" w:hAnsi="Times New Roman" w:cs="Times New Roman"/>
          <w:b/>
          <w:sz w:val="24"/>
          <w:szCs w:val="24"/>
        </w:rPr>
      </w:pPr>
    </w:p>
    <w:p w:rsidR="00221490" w:rsidRPr="00C31831" w:rsidRDefault="00562A03" w:rsidP="00C31831">
      <w:pPr>
        <w:spacing w:line="360" w:lineRule="auto"/>
        <w:jc w:val="both"/>
        <w:rPr>
          <w:rFonts w:ascii="Times New Roman" w:hAnsi="Times New Roman" w:cs="Times New Roman"/>
          <w:b/>
          <w:sz w:val="24"/>
          <w:szCs w:val="24"/>
        </w:rPr>
      </w:pPr>
      <w:r w:rsidRPr="00C31831">
        <w:rPr>
          <w:rFonts w:ascii="Times New Roman" w:hAnsi="Times New Roman" w:cs="Times New Roman"/>
          <w:b/>
          <w:sz w:val="24"/>
          <w:szCs w:val="24"/>
        </w:rPr>
        <w:lastRenderedPageBreak/>
        <w:t>METODE PENELITIAN</w:t>
      </w:r>
    </w:p>
    <w:p w:rsidR="00C31831" w:rsidRPr="00C31831" w:rsidRDefault="00CB25EA" w:rsidP="00562A03">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Penelitian ini</w:t>
      </w:r>
      <w:r w:rsidR="00D21376" w:rsidRPr="00C31831">
        <w:rPr>
          <w:rFonts w:ascii="Times New Roman" w:hAnsi="Times New Roman" w:cs="Times New Roman"/>
          <w:sz w:val="24"/>
          <w:szCs w:val="24"/>
        </w:rPr>
        <w:t xml:space="preserve"> adalah penelitian</w:t>
      </w:r>
      <w:r w:rsidRPr="00C31831">
        <w:rPr>
          <w:rFonts w:ascii="Times New Roman" w:hAnsi="Times New Roman" w:cs="Times New Roman"/>
          <w:sz w:val="24"/>
          <w:szCs w:val="24"/>
        </w:rPr>
        <w:t xml:space="preserve"> kualitatif dengan</w:t>
      </w:r>
      <w:r w:rsidR="003402D5" w:rsidRPr="00C31831">
        <w:rPr>
          <w:rFonts w:ascii="Times New Roman" w:hAnsi="Times New Roman" w:cs="Times New Roman"/>
          <w:sz w:val="24"/>
          <w:szCs w:val="24"/>
        </w:rPr>
        <w:t xml:space="preserve"> metode analisis</w:t>
      </w:r>
      <w:r w:rsidRPr="00C31831">
        <w:rPr>
          <w:rFonts w:ascii="Times New Roman" w:hAnsi="Times New Roman" w:cs="Times New Roman"/>
          <w:sz w:val="24"/>
          <w:szCs w:val="24"/>
        </w:rPr>
        <w:t xml:space="preserve"> </w:t>
      </w:r>
      <w:r w:rsidR="003402D5" w:rsidRPr="00C31831">
        <w:rPr>
          <w:rFonts w:ascii="Times New Roman" w:hAnsi="Times New Roman" w:cs="Times New Roman"/>
          <w:sz w:val="24"/>
          <w:szCs w:val="24"/>
        </w:rPr>
        <w:t xml:space="preserve">isi dan menggunakan </w:t>
      </w:r>
      <w:r w:rsidRPr="00C31831">
        <w:rPr>
          <w:rFonts w:ascii="Times New Roman" w:hAnsi="Times New Roman" w:cs="Times New Roman"/>
          <w:sz w:val="24"/>
          <w:szCs w:val="24"/>
        </w:rPr>
        <w:t xml:space="preserve">novel </w:t>
      </w:r>
      <w:r w:rsidRPr="00C31831">
        <w:rPr>
          <w:rFonts w:ascii="Times New Roman" w:hAnsi="Times New Roman" w:cs="Times New Roman"/>
          <w:i/>
          <w:sz w:val="24"/>
          <w:szCs w:val="24"/>
        </w:rPr>
        <w:t>Emak</w:t>
      </w:r>
      <w:r w:rsidRPr="00C31831">
        <w:rPr>
          <w:rFonts w:ascii="Times New Roman" w:hAnsi="Times New Roman" w:cs="Times New Roman"/>
          <w:sz w:val="24"/>
          <w:szCs w:val="24"/>
        </w:rPr>
        <w:t xml:space="preserve"> karya Dao</w:t>
      </w:r>
      <w:r w:rsidR="003402D5" w:rsidRPr="00C31831">
        <w:rPr>
          <w:rFonts w:ascii="Times New Roman" w:hAnsi="Times New Roman" w:cs="Times New Roman"/>
          <w:sz w:val="24"/>
          <w:szCs w:val="24"/>
        </w:rPr>
        <w:t>ed Joesoef sebagai objek penelitiann</w:t>
      </w:r>
      <w:r w:rsidRPr="00C31831">
        <w:rPr>
          <w:rFonts w:ascii="Times New Roman" w:hAnsi="Times New Roman" w:cs="Times New Roman"/>
          <w:sz w:val="24"/>
          <w:szCs w:val="24"/>
        </w:rPr>
        <w:t xml:space="preserve">ya. Penelitian ini dilakukan selama tiga </w:t>
      </w:r>
      <w:r w:rsidR="003402D5" w:rsidRPr="00C31831">
        <w:rPr>
          <w:rFonts w:ascii="Times New Roman" w:hAnsi="Times New Roman" w:cs="Times New Roman"/>
          <w:sz w:val="24"/>
          <w:szCs w:val="24"/>
        </w:rPr>
        <w:t>bulan yaitu</w:t>
      </w:r>
      <w:r w:rsidR="003674A0" w:rsidRPr="00C31831">
        <w:rPr>
          <w:rFonts w:ascii="Times New Roman" w:hAnsi="Times New Roman" w:cs="Times New Roman"/>
          <w:sz w:val="24"/>
          <w:szCs w:val="24"/>
        </w:rPr>
        <w:t xml:space="preserve"> mulai dari</w:t>
      </w:r>
      <w:r w:rsidR="003402D5" w:rsidRPr="00C31831">
        <w:rPr>
          <w:rFonts w:ascii="Times New Roman" w:hAnsi="Times New Roman" w:cs="Times New Roman"/>
          <w:sz w:val="24"/>
          <w:szCs w:val="24"/>
        </w:rPr>
        <w:t xml:space="preserve"> bulan Agustus hingga</w:t>
      </w:r>
      <w:r w:rsidRPr="00C31831">
        <w:rPr>
          <w:rFonts w:ascii="Times New Roman" w:hAnsi="Times New Roman" w:cs="Times New Roman"/>
          <w:sz w:val="24"/>
          <w:szCs w:val="24"/>
        </w:rPr>
        <w:t xml:space="preserve"> Oktober 2018. </w:t>
      </w:r>
      <w:r w:rsidR="003402D5" w:rsidRPr="00C31831">
        <w:rPr>
          <w:rFonts w:ascii="Times New Roman" w:hAnsi="Times New Roman" w:cs="Times New Roman"/>
          <w:sz w:val="24"/>
          <w:szCs w:val="24"/>
        </w:rPr>
        <w:t>Sumber data</w:t>
      </w:r>
      <w:r w:rsidR="00EE6896" w:rsidRPr="00C31831">
        <w:rPr>
          <w:rFonts w:ascii="Times New Roman" w:hAnsi="Times New Roman" w:cs="Times New Roman"/>
          <w:sz w:val="24"/>
          <w:szCs w:val="24"/>
        </w:rPr>
        <w:t xml:space="preserve"> penelitian berasal dari kutipan novel Emak karya Daoed Joesoef. Teknik pengambilan data melalui analisis isi. </w:t>
      </w:r>
      <w:r w:rsidR="000D5CB3" w:rsidRPr="00C31831">
        <w:rPr>
          <w:rFonts w:ascii="Times New Roman" w:hAnsi="Times New Roman" w:cs="Times New Roman"/>
          <w:sz w:val="24"/>
          <w:szCs w:val="24"/>
        </w:rPr>
        <w:t xml:space="preserve">Proses penelitian ini meliputi tiga tahapan, yaitu metode dan teknik penyediaan data, metode, dan teknik analisis data, dan metode penyajian hasil analisis data (Sudaryanto, 1993). </w:t>
      </w:r>
      <w:r w:rsidR="00A30B09" w:rsidRPr="00C31831">
        <w:rPr>
          <w:rFonts w:ascii="Times New Roman" w:hAnsi="Times New Roman" w:cs="Times New Roman"/>
          <w:sz w:val="24"/>
          <w:szCs w:val="24"/>
        </w:rPr>
        <w:t xml:space="preserve">Teknik pengambilan sumber data melalui triangulasi data dan triangulasi teori. Triangulasi sumber data diperoleh melalui isi novel dengan cara dibaca dan dicatat hal yang penting kemudian menyamakan </w:t>
      </w:r>
      <w:r w:rsidR="003E1F20" w:rsidRPr="00C31831">
        <w:rPr>
          <w:rFonts w:ascii="Times New Roman" w:hAnsi="Times New Roman" w:cs="Times New Roman"/>
          <w:sz w:val="24"/>
          <w:szCs w:val="24"/>
        </w:rPr>
        <w:t xml:space="preserve">teori dengan hasil temuan </w:t>
      </w:r>
      <w:r w:rsidR="00C12B1A" w:rsidRPr="00C31831">
        <w:rPr>
          <w:rFonts w:ascii="Times New Roman" w:hAnsi="Times New Roman" w:cs="Times New Roman"/>
          <w:sz w:val="24"/>
          <w:szCs w:val="24"/>
        </w:rPr>
        <w:t xml:space="preserve">secara </w:t>
      </w:r>
      <w:r w:rsidR="003E1F20" w:rsidRPr="00C31831">
        <w:rPr>
          <w:rFonts w:ascii="Times New Roman" w:hAnsi="Times New Roman" w:cs="Times New Roman"/>
          <w:sz w:val="24"/>
          <w:szCs w:val="24"/>
        </w:rPr>
        <w:t>berkesinambungan. Analisis data yang digunakan dalam penelitian ini a</w:t>
      </w:r>
      <w:r w:rsidR="00C12B1A" w:rsidRPr="00C31831">
        <w:rPr>
          <w:rFonts w:ascii="Times New Roman" w:hAnsi="Times New Roman" w:cs="Times New Roman"/>
          <w:sz w:val="24"/>
          <w:szCs w:val="24"/>
        </w:rPr>
        <w:t xml:space="preserve">dalah model analisis interaktif dengan empat langkah, yaitu pertama pengumpulan data melalui bacaan dari isi novel, kedua reduksi data dengan cara mencari data yang sesuai dengan topik penelitian, ketiga penyajian data dengan cara mengemukakan data yang sudah ditemukan, dan terakhir dari data yang didapatkan kemudian ditarik kesimpulan. </w:t>
      </w:r>
    </w:p>
    <w:p w:rsidR="00BC5BF7" w:rsidRPr="00C31831" w:rsidRDefault="00562A03" w:rsidP="00C31831">
      <w:pPr>
        <w:spacing w:line="360" w:lineRule="auto"/>
        <w:jc w:val="both"/>
        <w:rPr>
          <w:rFonts w:ascii="Times New Roman" w:hAnsi="Times New Roman" w:cs="Times New Roman"/>
          <w:b/>
          <w:sz w:val="24"/>
          <w:szCs w:val="24"/>
        </w:rPr>
      </w:pPr>
      <w:r w:rsidRPr="00C31831">
        <w:rPr>
          <w:rFonts w:ascii="Times New Roman" w:hAnsi="Times New Roman" w:cs="Times New Roman"/>
          <w:b/>
          <w:sz w:val="24"/>
          <w:szCs w:val="24"/>
        </w:rPr>
        <w:t>HASIL PENELITIAN DAN PEMBAHASAN</w:t>
      </w:r>
    </w:p>
    <w:p w:rsidR="009E02E3" w:rsidRPr="000D7B08" w:rsidRDefault="00D5133E"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Unsur Intrinsik </w:t>
      </w:r>
    </w:p>
    <w:p w:rsidR="00AA0845" w:rsidRPr="000D7B08" w:rsidRDefault="00AA0845"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Tema </w:t>
      </w:r>
    </w:p>
    <w:p w:rsidR="00AA0845" w:rsidRPr="000D7B08" w:rsidRDefault="00AA0845" w:rsidP="00C3183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 xml:space="preserve">Tema adalah suatu pokok pikiran yang yang dijadikan sebagai dasar mengarang. </w:t>
      </w:r>
      <w:r w:rsidR="00152A48" w:rsidRPr="000D7B08">
        <w:rPr>
          <w:rFonts w:ascii="Times New Roman" w:hAnsi="Times New Roman" w:cs="Times New Roman"/>
          <w:sz w:val="24"/>
          <w:szCs w:val="24"/>
        </w:rPr>
        <w:t xml:space="preserve">Hartanto dan Rohmanto </w:t>
      </w:r>
      <w:r w:rsidR="00C466AB" w:rsidRPr="000D7B08">
        <w:rPr>
          <w:rFonts w:ascii="Times New Roman" w:hAnsi="Times New Roman" w:cs="Times New Roman"/>
          <w:sz w:val="24"/>
          <w:szCs w:val="24"/>
        </w:rPr>
        <w:fldChar w:fldCharType="begin" w:fldLock="1"/>
      </w:r>
      <w:r w:rsidR="0048632C" w:rsidRPr="000D7B08">
        <w:rPr>
          <w:rFonts w:ascii="Times New Roman" w:hAnsi="Times New Roman" w:cs="Times New Roman"/>
          <w:sz w:val="24"/>
          <w:szCs w:val="24"/>
        </w:rPr>
        <w:instrText>ADDIN CSL_CITATION {"citationItems":[{"id":"ITEM-1","itemData":{"author":[{"dropping-particle":"","family":"Ismawanti","given":"Esti","non-dropping-particle":"","parse-names":false,"suffix":""}],"id":"ITEM-1","issued":{"date-parts":[["2013"]]},"publisher":"Penerbit Ombak","publisher-place":"Yogyakarta","title":"Pengajaran Sastra","type":"book"},"uris":["http://www.mendeley.com/documents/?uuid=1b5bdc2f-a435-461a-ba89-98e25915a97b"]}],"mendeley":{"formattedCitation":"(Ismawanti, 2013)","manualFormatting":"(dalam Ismawanti, 2013: 71)","plainTextFormattedCitation":"(Ismawanti, 2013)","previouslyFormattedCitation":"(Ismawanti, 2013)"},"properties":{"noteIndex":0},"schema":"https://github.com/citation-style-language/schema/raw/master/csl-citation.json"}</w:instrText>
      </w:r>
      <w:r w:rsidR="00C466AB" w:rsidRPr="000D7B08">
        <w:rPr>
          <w:rFonts w:ascii="Times New Roman" w:hAnsi="Times New Roman" w:cs="Times New Roman"/>
          <w:sz w:val="24"/>
          <w:szCs w:val="24"/>
        </w:rPr>
        <w:fldChar w:fldCharType="separate"/>
      </w:r>
      <w:r w:rsidR="00152A48" w:rsidRPr="000D7B08">
        <w:rPr>
          <w:rFonts w:ascii="Times New Roman" w:hAnsi="Times New Roman" w:cs="Times New Roman"/>
          <w:noProof/>
          <w:sz w:val="24"/>
          <w:szCs w:val="24"/>
        </w:rPr>
        <w:t>(dalam Ismawanti, 2013: 71)</w:t>
      </w:r>
      <w:r w:rsidR="00C466AB" w:rsidRPr="000D7B08">
        <w:rPr>
          <w:rFonts w:ascii="Times New Roman" w:hAnsi="Times New Roman" w:cs="Times New Roman"/>
          <w:sz w:val="24"/>
          <w:szCs w:val="24"/>
        </w:rPr>
        <w:fldChar w:fldCharType="end"/>
      </w:r>
      <w:r w:rsidR="00152A48" w:rsidRPr="000D7B08">
        <w:rPr>
          <w:rFonts w:ascii="Times New Roman" w:hAnsi="Times New Roman" w:cs="Times New Roman"/>
          <w:sz w:val="24"/>
          <w:szCs w:val="24"/>
        </w:rPr>
        <w:t xml:space="preserve"> menyatakan  bahwa tema merupakan </w:t>
      </w:r>
      <w:r w:rsidRPr="000D7B08">
        <w:rPr>
          <w:rFonts w:ascii="Times New Roman" w:hAnsi="Times New Roman" w:cs="Times New Roman"/>
          <w:sz w:val="24"/>
          <w:szCs w:val="24"/>
        </w:rPr>
        <w:t xml:space="preserve">hasil pemikiran umum </w:t>
      </w:r>
      <w:r w:rsidR="00152A48" w:rsidRPr="000D7B08">
        <w:rPr>
          <w:rFonts w:ascii="Times New Roman" w:hAnsi="Times New Roman" w:cs="Times New Roman"/>
          <w:sz w:val="24"/>
          <w:szCs w:val="24"/>
        </w:rPr>
        <w:t xml:space="preserve"> yang menopang sebuah karya sastra</w:t>
      </w:r>
      <w:r w:rsidRPr="000D7B08">
        <w:rPr>
          <w:rFonts w:ascii="Times New Roman" w:hAnsi="Times New Roman" w:cs="Times New Roman"/>
          <w:sz w:val="24"/>
          <w:szCs w:val="24"/>
        </w:rPr>
        <w:t xml:space="preserve"> yang terkandung di dalam teks yang dijadikan struktur semantis. </w:t>
      </w:r>
      <w:r w:rsidR="00152A48" w:rsidRPr="000D7B08">
        <w:rPr>
          <w:rFonts w:ascii="Times New Roman" w:hAnsi="Times New Roman" w:cs="Times New Roman"/>
          <w:sz w:val="24"/>
          <w:szCs w:val="24"/>
        </w:rPr>
        <w:t xml:space="preserve"> </w:t>
      </w:r>
      <w:r w:rsidR="006C0821" w:rsidRPr="000D7B08">
        <w:rPr>
          <w:rFonts w:ascii="Times New Roman" w:hAnsi="Times New Roman" w:cs="Times New Roman"/>
          <w:sz w:val="24"/>
          <w:szCs w:val="24"/>
        </w:rPr>
        <w:t xml:space="preserve">Tema </w:t>
      </w:r>
      <w:r w:rsidRPr="000D7B08">
        <w:rPr>
          <w:rFonts w:ascii="Times New Roman" w:hAnsi="Times New Roman" w:cs="Times New Roman"/>
          <w:sz w:val="24"/>
          <w:szCs w:val="24"/>
        </w:rPr>
        <w:t xml:space="preserve">yang </w:t>
      </w:r>
      <w:r w:rsidR="003436B2" w:rsidRPr="000D7B08">
        <w:rPr>
          <w:rFonts w:ascii="Times New Roman" w:hAnsi="Times New Roman" w:cs="Times New Roman"/>
          <w:sz w:val="24"/>
          <w:szCs w:val="24"/>
        </w:rPr>
        <w:t>terkandung dalam novel</w:t>
      </w:r>
      <w:r w:rsidR="005E054B" w:rsidRPr="000D7B08">
        <w:rPr>
          <w:rFonts w:ascii="Times New Roman" w:hAnsi="Times New Roman" w:cs="Times New Roman"/>
          <w:sz w:val="24"/>
          <w:szCs w:val="24"/>
        </w:rPr>
        <w:t xml:space="preserve"> </w:t>
      </w:r>
      <w:r w:rsidR="005E054B" w:rsidRPr="000D7B08">
        <w:rPr>
          <w:rFonts w:ascii="Times New Roman" w:hAnsi="Times New Roman" w:cs="Times New Roman"/>
          <w:i/>
          <w:sz w:val="24"/>
          <w:szCs w:val="24"/>
        </w:rPr>
        <w:t>Emak</w:t>
      </w:r>
      <w:r w:rsidR="003436B2" w:rsidRPr="000D7B08">
        <w:rPr>
          <w:rFonts w:ascii="Times New Roman" w:hAnsi="Times New Roman" w:cs="Times New Roman"/>
          <w:sz w:val="24"/>
          <w:szCs w:val="24"/>
        </w:rPr>
        <w:t xml:space="preserve"> adalah</w:t>
      </w:r>
      <w:r w:rsidR="004C3042" w:rsidRPr="000D7B08">
        <w:rPr>
          <w:rFonts w:ascii="Times New Roman" w:hAnsi="Times New Roman" w:cs="Times New Roman"/>
          <w:sz w:val="24"/>
          <w:szCs w:val="24"/>
        </w:rPr>
        <w:t xml:space="preserve"> </w:t>
      </w:r>
      <w:r w:rsidR="0071388D" w:rsidRPr="000D7B08">
        <w:rPr>
          <w:rFonts w:ascii="Times New Roman" w:hAnsi="Times New Roman" w:cs="Times New Roman"/>
          <w:sz w:val="24"/>
          <w:szCs w:val="24"/>
        </w:rPr>
        <w:t xml:space="preserve">kisah perjalanan  atau kisah sejati ayang yang abadi antara seorang anak dan ibunya.  Emak selalu mendorongnya untuk belajar sehingga ia menjadi orang Indonesia pertama yang mempelajari ilmu ekonomi di Lembaga Pendidikan Tinggi Perancis. Kini ia tercatat sebagai orang Indonesia pertama di Sorbonne yang dianugerahi gelar </w:t>
      </w:r>
      <w:r w:rsidR="0071388D" w:rsidRPr="000D7B08">
        <w:rPr>
          <w:rFonts w:ascii="Times New Roman" w:hAnsi="Times New Roman" w:cs="Times New Roman"/>
          <w:i/>
          <w:sz w:val="24"/>
          <w:szCs w:val="24"/>
        </w:rPr>
        <w:t>Doctorat d’Etat</w:t>
      </w:r>
      <w:r w:rsidR="0071388D" w:rsidRPr="000D7B08">
        <w:rPr>
          <w:rFonts w:ascii="Times New Roman" w:hAnsi="Times New Roman" w:cs="Times New Roman"/>
          <w:sz w:val="24"/>
          <w:szCs w:val="24"/>
        </w:rPr>
        <w:t xml:space="preserve"> atau doctor negara dengan nilai </w:t>
      </w:r>
      <w:r w:rsidR="0071388D" w:rsidRPr="000D7B08">
        <w:rPr>
          <w:rFonts w:ascii="Times New Roman" w:hAnsi="Times New Roman" w:cs="Times New Roman"/>
          <w:i/>
          <w:sz w:val="24"/>
          <w:szCs w:val="24"/>
        </w:rPr>
        <w:t>cumlaude.</w:t>
      </w:r>
      <w:r w:rsidR="0071388D" w:rsidRPr="000D7B08">
        <w:rPr>
          <w:rFonts w:ascii="Times New Roman" w:hAnsi="Times New Roman" w:cs="Times New Roman"/>
          <w:sz w:val="24"/>
          <w:szCs w:val="24"/>
        </w:rPr>
        <w:t xml:space="preserve"> </w:t>
      </w:r>
      <w:r w:rsidR="004C3042" w:rsidRPr="000D7B08">
        <w:rPr>
          <w:rFonts w:ascii="Times New Roman" w:hAnsi="Times New Roman" w:cs="Times New Roman"/>
          <w:sz w:val="24"/>
          <w:szCs w:val="24"/>
        </w:rPr>
        <w:t>sebuah dorongan dari emaknya yang mampu mengantarkan Daoed Joesoef meraih gelar doktor</w:t>
      </w:r>
      <w:r w:rsidRPr="000D7B08">
        <w:rPr>
          <w:rFonts w:ascii="Times New Roman" w:hAnsi="Times New Roman" w:cs="Times New Roman"/>
          <w:sz w:val="24"/>
          <w:szCs w:val="24"/>
        </w:rPr>
        <w:t xml:space="preserve"> di Sorbonne, Prancis. Dapat dilihat dari kutipan di bawah ini. </w:t>
      </w:r>
    </w:p>
    <w:p w:rsidR="008F6CCA" w:rsidRPr="000D7B08" w:rsidRDefault="00F84108" w:rsidP="00C31831">
      <w:pPr>
        <w:pStyle w:val="ListParagraph"/>
        <w:spacing w:line="240" w:lineRule="auto"/>
        <w:ind w:left="1440" w:firstLine="360"/>
        <w:jc w:val="both"/>
        <w:rPr>
          <w:rFonts w:ascii="Times New Roman" w:hAnsi="Times New Roman" w:cs="Times New Roman"/>
          <w:sz w:val="24"/>
          <w:szCs w:val="24"/>
        </w:rPr>
      </w:pPr>
      <w:r w:rsidRPr="000D7B08">
        <w:rPr>
          <w:rFonts w:ascii="Times New Roman" w:hAnsi="Times New Roman" w:cs="Times New Roman"/>
          <w:i/>
          <w:sz w:val="24"/>
          <w:szCs w:val="24"/>
        </w:rPr>
        <w:lastRenderedPageBreak/>
        <w:t>“Dan bagiku memang emaklah yang pada awal hidupku selalu mendorongku untuk belajar. Dia tidak hanya memperhatikan pendidikan kami, anak-anaknya sendiri, tetapi juga memperhatikan pendidikan tetangga kami</w:t>
      </w:r>
      <w:r w:rsidRPr="000D7B08">
        <w:rPr>
          <w:rFonts w:ascii="Times New Roman" w:hAnsi="Times New Roman" w:cs="Times New Roman"/>
          <w:sz w:val="24"/>
          <w:szCs w:val="24"/>
        </w:rPr>
        <w:t>.”(</w:t>
      </w:r>
      <w:r w:rsidR="00BC5BF7" w:rsidRPr="000D7B08">
        <w:rPr>
          <w:rFonts w:ascii="Times New Roman" w:hAnsi="Times New Roman" w:cs="Times New Roman"/>
          <w:sz w:val="24"/>
          <w:szCs w:val="24"/>
        </w:rPr>
        <w:t>Emak</w:t>
      </w:r>
      <w:r w:rsidRPr="000D7B08">
        <w:rPr>
          <w:rFonts w:ascii="Times New Roman" w:hAnsi="Times New Roman" w:cs="Times New Roman"/>
          <w:sz w:val="24"/>
          <w:szCs w:val="24"/>
        </w:rPr>
        <w:t>, 82)</w:t>
      </w:r>
      <w:r w:rsidR="00BC5BF7" w:rsidRPr="000D7B08">
        <w:rPr>
          <w:rFonts w:ascii="Times New Roman" w:hAnsi="Times New Roman" w:cs="Times New Roman"/>
          <w:sz w:val="24"/>
          <w:szCs w:val="24"/>
        </w:rPr>
        <w:t xml:space="preserve">. </w:t>
      </w:r>
    </w:p>
    <w:p w:rsidR="008F6CCA" w:rsidRPr="000D7B08" w:rsidRDefault="006E5EE3" w:rsidP="00C3183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w:t>
      </w:r>
      <w:r w:rsidR="008F6CCA" w:rsidRPr="000D7B08">
        <w:rPr>
          <w:rFonts w:ascii="Times New Roman" w:hAnsi="Times New Roman" w:cs="Times New Roman"/>
          <w:sz w:val="24"/>
          <w:szCs w:val="24"/>
        </w:rPr>
        <w:t>Kutipan di atas</w:t>
      </w:r>
      <w:r w:rsidRPr="000D7B08">
        <w:rPr>
          <w:rFonts w:ascii="Times New Roman" w:hAnsi="Times New Roman" w:cs="Times New Roman"/>
          <w:sz w:val="24"/>
          <w:szCs w:val="24"/>
        </w:rPr>
        <w:t xml:space="preserve"> terlihat bahwa emak adalah orang pertama yang mendorong Daoed untuk belajar bahkan emak juga memperhatikan pendidikan tetangganya. Hal tersebut dilakukan oleh emak yang lebih sering belajar dengan Pak Cik Lekman bahkan Pak Cik Leman menyuruh emak untuk memperhatikan pendidikan Daoed karena bagi Pak Cik Leman pendidikan adalah hal yang paling utama untuk memperluas pengetahuan dan bekal masa depan. </w:t>
      </w:r>
    </w:p>
    <w:p w:rsidR="00AA0845" w:rsidRPr="000D7B08" w:rsidRDefault="006C0821"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Plot </w:t>
      </w:r>
      <w:r w:rsidR="00BC5BF7" w:rsidRPr="000D7B08">
        <w:rPr>
          <w:rFonts w:ascii="Times New Roman" w:hAnsi="Times New Roman" w:cs="Times New Roman"/>
          <w:b/>
          <w:sz w:val="24"/>
          <w:szCs w:val="24"/>
        </w:rPr>
        <w:t>atau Alur</w:t>
      </w:r>
    </w:p>
    <w:p w:rsidR="006E5EE3" w:rsidRPr="000D7B08" w:rsidRDefault="00AA0845" w:rsidP="00C3183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Plot</w:t>
      </w:r>
      <w:r w:rsidR="005A2BDD" w:rsidRPr="000D7B08">
        <w:rPr>
          <w:rFonts w:ascii="Times New Roman" w:hAnsi="Times New Roman" w:cs="Times New Roman"/>
          <w:sz w:val="24"/>
          <w:szCs w:val="24"/>
        </w:rPr>
        <w:t xml:space="preserve"> atau alur adalah</w:t>
      </w:r>
      <w:r w:rsidR="00DB4DC7" w:rsidRPr="000D7B08">
        <w:rPr>
          <w:rFonts w:ascii="Times New Roman" w:hAnsi="Times New Roman" w:cs="Times New Roman"/>
          <w:sz w:val="24"/>
          <w:szCs w:val="24"/>
        </w:rPr>
        <w:t xml:space="preserve"> rangkaian peristiwa yang direka dan dijalin untuk menggerakkan jalan cerita melalui menuju ke arah klimaks dan penyelesaian. </w:t>
      </w:r>
      <w:r w:rsidR="005A2BDD" w:rsidRPr="000D7B08">
        <w:rPr>
          <w:rFonts w:ascii="Times New Roman" w:hAnsi="Times New Roman" w:cs="Times New Roman"/>
          <w:sz w:val="24"/>
          <w:szCs w:val="24"/>
        </w:rPr>
        <w:t xml:space="preserve"> jalanan</w:t>
      </w:r>
      <w:r w:rsidR="00960DE9" w:rsidRPr="000D7B08">
        <w:rPr>
          <w:rFonts w:ascii="Times New Roman" w:hAnsi="Times New Roman" w:cs="Times New Roman"/>
          <w:sz w:val="24"/>
          <w:szCs w:val="24"/>
        </w:rPr>
        <w:t xml:space="preserve"> cerita </w:t>
      </w:r>
      <w:r w:rsidR="005A2BDD" w:rsidRPr="000D7B08">
        <w:rPr>
          <w:rFonts w:ascii="Times New Roman" w:hAnsi="Times New Roman" w:cs="Times New Roman"/>
          <w:sz w:val="24"/>
          <w:szCs w:val="24"/>
        </w:rPr>
        <w:t xml:space="preserve">dari arah klimaks sampai penyelesaian. </w:t>
      </w:r>
      <w:r w:rsidR="00960DE9" w:rsidRPr="000D7B08">
        <w:rPr>
          <w:rFonts w:ascii="Times New Roman" w:hAnsi="Times New Roman" w:cs="Times New Roman"/>
          <w:sz w:val="24"/>
          <w:szCs w:val="24"/>
        </w:rPr>
        <w:t xml:space="preserve">Plot </w:t>
      </w:r>
      <w:r w:rsidR="006C0821" w:rsidRPr="000D7B08">
        <w:rPr>
          <w:rFonts w:ascii="Times New Roman" w:hAnsi="Times New Roman" w:cs="Times New Roman"/>
          <w:sz w:val="24"/>
          <w:szCs w:val="24"/>
        </w:rPr>
        <w:t xml:space="preserve">adalah </w:t>
      </w:r>
      <w:r w:rsidR="00DB4DC7" w:rsidRPr="000D7B08">
        <w:rPr>
          <w:rFonts w:ascii="Times New Roman" w:hAnsi="Times New Roman" w:cs="Times New Roman"/>
          <w:sz w:val="24"/>
          <w:szCs w:val="24"/>
        </w:rPr>
        <w:t xml:space="preserve">urutan </w:t>
      </w:r>
      <w:r w:rsidR="005A2BDD" w:rsidRPr="000D7B08">
        <w:rPr>
          <w:rFonts w:ascii="Times New Roman" w:hAnsi="Times New Roman" w:cs="Times New Roman"/>
          <w:sz w:val="24"/>
          <w:szCs w:val="24"/>
        </w:rPr>
        <w:t>k</w:t>
      </w:r>
      <w:r w:rsidR="006C0821" w:rsidRPr="000D7B08">
        <w:rPr>
          <w:rFonts w:ascii="Times New Roman" w:hAnsi="Times New Roman" w:cs="Times New Roman"/>
          <w:sz w:val="24"/>
          <w:szCs w:val="24"/>
        </w:rPr>
        <w:t xml:space="preserve">ejadian </w:t>
      </w:r>
      <w:r w:rsidR="00DB4DC7" w:rsidRPr="000D7B08">
        <w:rPr>
          <w:rFonts w:ascii="Times New Roman" w:hAnsi="Times New Roman" w:cs="Times New Roman"/>
          <w:sz w:val="24"/>
          <w:szCs w:val="24"/>
        </w:rPr>
        <w:t xml:space="preserve">cerita </w:t>
      </w:r>
      <w:r w:rsidR="005A2BDD" w:rsidRPr="000D7B08">
        <w:rPr>
          <w:rFonts w:ascii="Times New Roman" w:hAnsi="Times New Roman" w:cs="Times New Roman"/>
          <w:sz w:val="24"/>
          <w:szCs w:val="24"/>
        </w:rPr>
        <w:t xml:space="preserve">yang </w:t>
      </w:r>
      <w:r w:rsidR="006C0821" w:rsidRPr="000D7B08">
        <w:rPr>
          <w:rFonts w:ascii="Times New Roman" w:hAnsi="Times New Roman" w:cs="Times New Roman"/>
          <w:sz w:val="24"/>
          <w:szCs w:val="24"/>
        </w:rPr>
        <w:t>dihubungkan</w:t>
      </w:r>
      <w:r w:rsidR="00DB4DC7" w:rsidRPr="000D7B08">
        <w:rPr>
          <w:rFonts w:ascii="Times New Roman" w:hAnsi="Times New Roman" w:cs="Times New Roman"/>
          <w:sz w:val="24"/>
          <w:szCs w:val="24"/>
        </w:rPr>
        <w:t xml:space="preserve"> antara peristiwa satu dengan lain </w:t>
      </w:r>
      <w:r w:rsidR="006C0821" w:rsidRPr="000D7B08">
        <w:rPr>
          <w:rFonts w:ascii="Times New Roman" w:hAnsi="Times New Roman" w:cs="Times New Roman"/>
          <w:sz w:val="24"/>
          <w:szCs w:val="24"/>
        </w:rPr>
        <w:t xml:space="preserve">(Ismawati, 2013:72). Alur yang </w:t>
      </w:r>
      <w:r w:rsidR="00DB4DC7" w:rsidRPr="000D7B08">
        <w:rPr>
          <w:rFonts w:ascii="Times New Roman" w:hAnsi="Times New Roman" w:cs="Times New Roman"/>
          <w:sz w:val="24"/>
          <w:szCs w:val="24"/>
        </w:rPr>
        <w:t xml:space="preserve">terdapat </w:t>
      </w:r>
      <w:r w:rsidR="006C0821" w:rsidRPr="000D7B08">
        <w:rPr>
          <w:rFonts w:ascii="Times New Roman" w:hAnsi="Times New Roman" w:cs="Times New Roman"/>
          <w:sz w:val="24"/>
          <w:szCs w:val="24"/>
        </w:rPr>
        <w:t xml:space="preserve">dalam novel </w:t>
      </w:r>
      <w:r w:rsidR="006C0821" w:rsidRPr="000D7B08">
        <w:rPr>
          <w:rFonts w:ascii="Times New Roman" w:hAnsi="Times New Roman" w:cs="Times New Roman"/>
          <w:i/>
          <w:sz w:val="24"/>
          <w:szCs w:val="24"/>
        </w:rPr>
        <w:t>Emak</w:t>
      </w:r>
      <w:r w:rsidR="006C0821" w:rsidRPr="000D7B08">
        <w:rPr>
          <w:rFonts w:ascii="Times New Roman" w:hAnsi="Times New Roman" w:cs="Times New Roman"/>
          <w:sz w:val="24"/>
          <w:szCs w:val="24"/>
        </w:rPr>
        <w:t xml:space="preserve"> ini adalah alur maju</w:t>
      </w:r>
      <w:r w:rsidR="00BE2933" w:rsidRPr="000D7B08">
        <w:rPr>
          <w:rFonts w:ascii="Times New Roman" w:hAnsi="Times New Roman" w:cs="Times New Roman"/>
          <w:sz w:val="24"/>
          <w:szCs w:val="24"/>
        </w:rPr>
        <w:t xml:space="preserve"> bahken penulis sendirin mengatakan bahwa alur yang digunakan dalam novel ini mengalir. Penulis menuliskan novel ini khusus untuk emak secara detail yang diawali tentang keluarg</w:t>
      </w:r>
      <w:r w:rsidR="00576F8E" w:rsidRPr="000D7B08">
        <w:rPr>
          <w:rFonts w:ascii="Times New Roman" w:hAnsi="Times New Roman" w:cs="Times New Roman"/>
          <w:sz w:val="24"/>
          <w:szCs w:val="24"/>
        </w:rPr>
        <w:t>anya bersama bapak dan kakaknya. Kemudian konflik yang terjadi dalam novel tersebut adalah adanya jerih payah dan doa yang dilakukan oleh orang tuanya untuk menyekolahkan Daoed ke Sorbo</w:t>
      </w:r>
      <w:r w:rsidR="003E5319" w:rsidRPr="000D7B08">
        <w:rPr>
          <w:rFonts w:ascii="Times New Roman" w:hAnsi="Times New Roman" w:cs="Times New Roman"/>
          <w:sz w:val="24"/>
          <w:szCs w:val="24"/>
        </w:rPr>
        <w:t>n</w:t>
      </w:r>
      <w:r w:rsidR="00576F8E" w:rsidRPr="000D7B08">
        <w:rPr>
          <w:rFonts w:ascii="Times New Roman" w:hAnsi="Times New Roman" w:cs="Times New Roman"/>
          <w:sz w:val="24"/>
          <w:szCs w:val="24"/>
        </w:rPr>
        <w:t xml:space="preserve">ne Prancis. </w:t>
      </w:r>
      <w:r w:rsidR="003E5319" w:rsidRPr="000D7B08">
        <w:rPr>
          <w:rFonts w:ascii="Times New Roman" w:hAnsi="Times New Roman" w:cs="Times New Roman"/>
          <w:sz w:val="24"/>
          <w:szCs w:val="24"/>
        </w:rPr>
        <w:t xml:space="preserve">Dan kini ia tercatat sebagai orang Indonesia pertama oleh Sorbonne yang dianugerahi gelar doctor tertinggi yaitu </w:t>
      </w:r>
      <w:r w:rsidR="003E5319" w:rsidRPr="000D7B08">
        <w:rPr>
          <w:rFonts w:ascii="Times New Roman" w:hAnsi="Times New Roman" w:cs="Times New Roman"/>
          <w:i/>
          <w:sz w:val="24"/>
          <w:szCs w:val="24"/>
        </w:rPr>
        <w:t>Doctorat d’Etat</w:t>
      </w:r>
      <w:r w:rsidR="003E5319" w:rsidRPr="000D7B08">
        <w:rPr>
          <w:rFonts w:ascii="Times New Roman" w:hAnsi="Times New Roman" w:cs="Times New Roman"/>
          <w:sz w:val="24"/>
          <w:szCs w:val="24"/>
        </w:rPr>
        <w:t xml:space="preserve"> dengan mendapatkan nilai </w:t>
      </w:r>
      <w:r w:rsidR="003E5319" w:rsidRPr="000D7B08">
        <w:rPr>
          <w:rFonts w:ascii="Times New Roman" w:hAnsi="Times New Roman" w:cs="Times New Roman"/>
          <w:i/>
          <w:sz w:val="24"/>
          <w:szCs w:val="24"/>
        </w:rPr>
        <w:t>cumlaude</w:t>
      </w:r>
      <w:r w:rsidR="003E5319" w:rsidRPr="000D7B08">
        <w:rPr>
          <w:rFonts w:ascii="Times New Roman" w:hAnsi="Times New Roman" w:cs="Times New Roman"/>
          <w:sz w:val="24"/>
          <w:szCs w:val="24"/>
        </w:rPr>
        <w:t xml:space="preserve">. </w:t>
      </w:r>
    </w:p>
    <w:p w:rsidR="00B91F77" w:rsidRPr="000D7B08" w:rsidRDefault="00D615B3"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Penokohan</w:t>
      </w:r>
    </w:p>
    <w:p w:rsidR="00B91F77" w:rsidRPr="000D7B08" w:rsidRDefault="00B91F77" w:rsidP="00C31831">
      <w:pPr>
        <w:spacing w:line="360" w:lineRule="auto"/>
        <w:ind w:firstLine="360"/>
        <w:jc w:val="both"/>
        <w:rPr>
          <w:rFonts w:ascii="Times New Roman" w:hAnsi="Times New Roman" w:cs="Times New Roman"/>
          <w:color w:val="333333"/>
          <w:sz w:val="24"/>
          <w:szCs w:val="24"/>
          <w:shd w:val="clear" w:color="auto" w:fill="FFFFFF"/>
        </w:rPr>
      </w:pPr>
      <w:r w:rsidRPr="000D7B08">
        <w:rPr>
          <w:rFonts w:ascii="Times New Roman" w:hAnsi="Times New Roman" w:cs="Times New Roman"/>
          <w:sz w:val="24"/>
          <w:szCs w:val="24"/>
        </w:rPr>
        <w:t>Penokohan</w:t>
      </w:r>
      <w:r w:rsidR="00D615B3" w:rsidRPr="000D7B08">
        <w:rPr>
          <w:rFonts w:ascii="Times New Roman" w:hAnsi="Times New Roman" w:cs="Times New Roman"/>
          <w:sz w:val="24"/>
          <w:szCs w:val="24"/>
        </w:rPr>
        <w:t xml:space="preserve"> </w:t>
      </w:r>
      <w:r w:rsidR="0048632C" w:rsidRPr="000D7B08">
        <w:rPr>
          <w:rFonts w:ascii="Times New Roman" w:hAnsi="Times New Roman" w:cs="Times New Roman"/>
          <w:sz w:val="24"/>
          <w:szCs w:val="24"/>
        </w:rPr>
        <w:t xml:space="preserve">adalah </w:t>
      </w:r>
      <w:r w:rsidR="00867751" w:rsidRPr="000D7B08">
        <w:rPr>
          <w:rFonts w:ascii="Times New Roman" w:hAnsi="Times New Roman" w:cs="Times New Roman"/>
          <w:sz w:val="24"/>
          <w:szCs w:val="24"/>
        </w:rPr>
        <w:t xml:space="preserve">cara pengarang menggambarkan karakter tokoh dalam cerita. </w:t>
      </w:r>
      <w:r w:rsidR="00C466AB" w:rsidRPr="000D7B08">
        <w:rPr>
          <w:rFonts w:ascii="Times New Roman" w:hAnsi="Times New Roman" w:cs="Times New Roman"/>
          <w:color w:val="333333"/>
          <w:sz w:val="24"/>
          <w:szCs w:val="24"/>
          <w:shd w:val="clear" w:color="auto" w:fill="FFFFFF"/>
        </w:rPr>
        <w:fldChar w:fldCharType="begin" w:fldLock="1"/>
      </w:r>
      <w:r w:rsidR="00D615B3" w:rsidRPr="000D7B08">
        <w:rPr>
          <w:rFonts w:ascii="Times New Roman" w:hAnsi="Times New Roman" w:cs="Times New Roman"/>
          <w:color w:val="333333"/>
          <w:sz w:val="24"/>
          <w:szCs w:val="24"/>
          <w:shd w:val="clear" w:color="auto" w:fill="FFFFFF"/>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Nurgiyanto (2005: 206)","plainTextFormattedCitation":"(Nurgiyanto, 2005)","previouslyFormattedCitation":"(Nurgiyanto, 2005)"},"properties":{"noteIndex":0},"schema":"https://github.com/citation-style-language/schema/raw/master/csl-citation.json"}</w:instrText>
      </w:r>
      <w:r w:rsidR="00C466AB" w:rsidRPr="000D7B08">
        <w:rPr>
          <w:rFonts w:ascii="Times New Roman" w:hAnsi="Times New Roman" w:cs="Times New Roman"/>
          <w:color w:val="333333"/>
          <w:sz w:val="24"/>
          <w:szCs w:val="24"/>
          <w:shd w:val="clear" w:color="auto" w:fill="FFFFFF"/>
        </w:rPr>
        <w:fldChar w:fldCharType="separate"/>
      </w:r>
      <w:r w:rsidR="00D615B3" w:rsidRPr="000D7B08">
        <w:rPr>
          <w:rFonts w:ascii="Times New Roman" w:hAnsi="Times New Roman" w:cs="Times New Roman"/>
          <w:noProof/>
          <w:color w:val="333333"/>
          <w:sz w:val="24"/>
          <w:szCs w:val="24"/>
          <w:shd w:val="clear" w:color="auto" w:fill="FFFFFF"/>
        </w:rPr>
        <w:t>Nurgiyanto</w:t>
      </w:r>
      <w:r w:rsidR="0048632C" w:rsidRPr="000D7B08">
        <w:rPr>
          <w:rFonts w:ascii="Times New Roman" w:hAnsi="Times New Roman" w:cs="Times New Roman"/>
          <w:noProof/>
          <w:color w:val="333333"/>
          <w:sz w:val="24"/>
          <w:szCs w:val="24"/>
          <w:shd w:val="clear" w:color="auto" w:fill="FFFFFF"/>
        </w:rPr>
        <w:t xml:space="preserve"> </w:t>
      </w:r>
      <w:r w:rsidR="00D615B3" w:rsidRPr="000D7B08">
        <w:rPr>
          <w:rFonts w:ascii="Times New Roman" w:hAnsi="Times New Roman" w:cs="Times New Roman"/>
          <w:noProof/>
          <w:color w:val="333333"/>
          <w:sz w:val="24"/>
          <w:szCs w:val="24"/>
          <w:shd w:val="clear" w:color="auto" w:fill="FFFFFF"/>
        </w:rPr>
        <w:t>(</w:t>
      </w:r>
      <w:r w:rsidR="0048632C" w:rsidRPr="000D7B08">
        <w:rPr>
          <w:rFonts w:ascii="Times New Roman" w:hAnsi="Times New Roman" w:cs="Times New Roman"/>
          <w:noProof/>
          <w:color w:val="333333"/>
          <w:sz w:val="24"/>
          <w:szCs w:val="24"/>
          <w:shd w:val="clear" w:color="auto" w:fill="FFFFFF"/>
        </w:rPr>
        <w:t>2005: 206)</w:t>
      </w:r>
      <w:r w:rsidR="00C466AB" w:rsidRPr="000D7B08">
        <w:rPr>
          <w:rFonts w:ascii="Times New Roman" w:hAnsi="Times New Roman" w:cs="Times New Roman"/>
          <w:color w:val="333333"/>
          <w:sz w:val="24"/>
          <w:szCs w:val="24"/>
          <w:shd w:val="clear" w:color="auto" w:fill="FFFFFF"/>
        </w:rPr>
        <w:fldChar w:fldCharType="end"/>
      </w:r>
      <w:r w:rsidR="0048632C" w:rsidRPr="000D7B08">
        <w:rPr>
          <w:rFonts w:ascii="Times New Roman" w:hAnsi="Times New Roman" w:cs="Times New Roman"/>
          <w:color w:val="333333"/>
          <w:sz w:val="24"/>
          <w:szCs w:val="24"/>
          <w:shd w:val="clear" w:color="auto" w:fill="FFFFFF"/>
        </w:rPr>
        <w:t xml:space="preserve"> </w:t>
      </w:r>
      <w:r w:rsidR="00D615B3" w:rsidRPr="000D7B08">
        <w:rPr>
          <w:rFonts w:ascii="Times New Roman" w:hAnsi="Times New Roman" w:cs="Times New Roman"/>
          <w:color w:val="333333"/>
          <w:sz w:val="24"/>
          <w:szCs w:val="24"/>
          <w:shd w:val="clear" w:color="auto" w:fill="FFFFFF"/>
        </w:rPr>
        <w:t xml:space="preserve">penokohan </w:t>
      </w:r>
      <w:r w:rsidR="0048632C" w:rsidRPr="000D7B08">
        <w:rPr>
          <w:rFonts w:ascii="Times New Roman" w:hAnsi="Times New Roman" w:cs="Times New Roman"/>
          <w:color w:val="333333"/>
          <w:sz w:val="24"/>
          <w:szCs w:val="24"/>
          <w:shd w:val="clear" w:color="auto" w:fill="FFFFFF"/>
        </w:rPr>
        <w:t xml:space="preserve">adalah gambaran tokoh </w:t>
      </w:r>
      <w:r w:rsidR="00867751" w:rsidRPr="000D7B08">
        <w:rPr>
          <w:rFonts w:ascii="Times New Roman" w:hAnsi="Times New Roman" w:cs="Times New Roman"/>
          <w:color w:val="333333"/>
          <w:sz w:val="24"/>
          <w:szCs w:val="24"/>
          <w:shd w:val="clear" w:color="auto" w:fill="FFFFFF"/>
        </w:rPr>
        <w:t>yang diperankan secara jelas kepada pembaca.</w:t>
      </w:r>
      <w:r w:rsidRPr="000D7B08">
        <w:rPr>
          <w:rFonts w:ascii="Times New Roman" w:hAnsi="Times New Roman" w:cs="Times New Roman"/>
          <w:color w:val="333333"/>
          <w:sz w:val="24"/>
          <w:szCs w:val="24"/>
          <w:shd w:val="clear" w:color="auto" w:fill="FFFFFF"/>
        </w:rPr>
        <w:t xml:space="preserve"> Penokohan dibedakan menjadi tiga yaitu protagonis, tirtagonis, dan tambahan. </w:t>
      </w:r>
    </w:p>
    <w:p w:rsidR="006A0CF1" w:rsidRPr="000D7B08" w:rsidRDefault="00B91F77" w:rsidP="00C23A42">
      <w:pPr>
        <w:pStyle w:val="ListParagraph"/>
        <w:numPr>
          <w:ilvl w:val="0"/>
          <w:numId w:val="20"/>
        </w:numPr>
        <w:spacing w:line="360" w:lineRule="auto"/>
        <w:jc w:val="both"/>
        <w:rPr>
          <w:rFonts w:ascii="Times New Roman" w:hAnsi="Times New Roman" w:cs="Times New Roman"/>
          <w:i/>
          <w:sz w:val="24"/>
          <w:szCs w:val="24"/>
        </w:rPr>
      </w:pPr>
      <w:r w:rsidRPr="000D7B08">
        <w:rPr>
          <w:rFonts w:ascii="Times New Roman" w:hAnsi="Times New Roman" w:cs="Times New Roman"/>
          <w:color w:val="333333"/>
          <w:sz w:val="24"/>
          <w:szCs w:val="24"/>
          <w:shd w:val="clear" w:color="auto" w:fill="FFFFFF"/>
        </w:rPr>
        <w:t>Emak</w:t>
      </w:r>
      <w:r w:rsidR="00D06F52" w:rsidRPr="000D7B08">
        <w:rPr>
          <w:rFonts w:ascii="Times New Roman" w:hAnsi="Times New Roman" w:cs="Times New Roman"/>
          <w:color w:val="333333"/>
          <w:sz w:val="24"/>
          <w:szCs w:val="24"/>
          <w:shd w:val="clear" w:color="auto" w:fill="FFFFFF"/>
        </w:rPr>
        <w:t xml:space="preserve"> adalah tokoh protagonis sebagai tokoh utama yang berwatak baik, ramah, murah senyum, le</w:t>
      </w:r>
      <w:r w:rsidR="00DC58AB" w:rsidRPr="000D7B08">
        <w:rPr>
          <w:rFonts w:ascii="Times New Roman" w:hAnsi="Times New Roman" w:cs="Times New Roman"/>
          <w:color w:val="333333"/>
          <w:sz w:val="24"/>
          <w:szCs w:val="24"/>
          <w:shd w:val="clear" w:color="auto" w:fill="FFFFFF"/>
        </w:rPr>
        <w:t xml:space="preserve">mah lembut, cekatan, berani, </w:t>
      </w:r>
      <w:r w:rsidR="00D06F52" w:rsidRPr="000D7B08">
        <w:rPr>
          <w:rFonts w:ascii="Times New Roman" w:hAnsi="Times New Roman" w:cs="Times New Roman"/>
          <w:color w:val="333333"/>
          <w:sz w:val="24"/>
          <w:szCs w:val="24"/>
          <w:shd w:val="clear" w:color="auto" w:fill="FFFFFF"/>
        </w:rPr>
        <w:t>berkemauan keras</w:t>
      </w:r>
      <w:r w:rsidR="00DC58AB" w:rsidRPr="000D7B08">
        <w:rPr>
          <w:rFonts w:ascii="Times New Roman" w:hAnsi="Times New Roman" w:cs="Times New Roman"/>
          <w:color w:val="333333"/>
          <w:sz w:val="24"/>
          <w:szCs w:val="24"/>
          <w:shd w:val="clear" w:color="auto" w:fill="FFFFFF"/>
        </w:rPr>
        <w:t>, penasehat, dan suka menolong.</w:t>
      </w:r>
      <w:r w:rsidR="00D06F52" w:rsidRPr="000D7B08">
        <w:rPr>
          <w:rFonts w:ascii="Times New Roman" w:hAnsi="Times New Roman" w:cs="Times New Roman"/>
          <w:color w:val="333333"/>
          <w:sz w:val="24"/>
          <w:szCs w:val="24"/>
          <w:shd w:val="clear" w:color="auto" w:fill="FFFFFF"/>
        </w:rPr>
        <w:t xml:space="preserve"> Hal tersebut dapat diketahui dalam bentuk </w:t>
      </w:r>
      <w:r w:rsidR="00CD113F" w:rsidRPr="000D7B08">
        <w:rPr>
          <w:rFonts w:ascii="Times New Roman" w:hAnsi="Times New Roman" w:cs="Times New Roman"/>
          <w:color w:val="333333"/>
          <w:sz w:val="24"/>
          <w:szCs w:val="24"/>
          <w:shd w:val="clear" w:color="auto" w:fill="FFFFFF"/>
        </w:rPr>
        <w:t xml:space="preserve">percakapan </w:t>
      </w:r>
      <w:r w:rsidR="00D06F52" w:rsidRPr="000D7B08">
        <w:rPr>
          <w:rFonts w:ascii="Times New Roman" w:hAnsi="Times New Roman" w:cs="Times New Roman"/>
          <w:color w:val="333333"/>
          <w:sz w:val="24"/>
          <w:szCs w:val="24"/>
          <w:shd w:val="clear" w:color="auto" w:fill="FFFFFF"/>
        </w:rPr>
        <w:t>atau dialog pada kutipan berikut.</w:t>
      </w:r>
      <w:r w:rsidR="003572D1" w:rsidRPr="000D7B08">
        <w:rPr>
          <w:rFonts w:ascii="Times New Roman" w:hAnsi="Times New Roman" w:cs="Times New Roman"/>
          <w:color w:val="333333"/>
          <w:sz w:val="24"/>
          <w:szCs w:val="24"/>
          <w:shd w:val="clear" w:color="auto" w:fill="FFFFFF"/>
        </w:rPr>
        <w:t xml:space="preserve">. </w:t>
      </w:r>
    </w:p>
    <w:p w:rsidR="00DC58AB" w:rsidRPr="000D7B08" w:rsidRDefault="00DC58AB" w:rsidP="00C31831">
      <w:pPr>
        <w:spacing w:line="240" w:lineRule="auto"/>
        <w:ind w:left="720"/>
        <w:jc w:val="both"/>
        <w:rPr>
          <w:rFonts w:ascii="Times New Roman" w:hAnsi="Times New Roman" w:cs="Times New Roman"/>
          <w:i/>
          <w:sz w:val="24"/>
          <w:szCs w:val="24"/>
        </w:rPr>
      </w:pPr>
      <w:r w:rsidRPr="000D7B08">
        <w:rPr>
          <w:rFonts w:ascii="Times New Roman" w:hAnsi="Times New Roman" w:cs="Times New Roman"/>
          <w:i/>
          <w:sz w:val="24"/>
          <w:szCs w:val="24"/>
        </w:rPr>
        <w:t xml:space="preserve">“Nanti kalau kau sudah dewasa,” kata emak selanjutnya, “kau harus selalu mohon ridho Allah bila hendak berbuat sesuatu, lebih-lebih  kalau perbuatan itu akan melibatkan </w:t>
      </w:r>
      <w:r w:rsidRPr="000D7B08">
        <w:rPr>
          <w:rFonts w:ascii="Times New Roman" w:hAnsi="Times New Roman" w:cs="Times New Roman"/>
          <w:i/>
          <w:sz w:val="24"/>
          <w:szCs w:val="24"/>
        </w:rPr>
        <w:lastRenderedPageBreak/>
        <w:t xml:space="preserve">nasib orang-orang lain, teman, atau lawan. “Aku tetap bungkam dalam pelukannya. </w:t>
      </w:r>
      <w:r w:rsidR="0001574D" w:rsidRPr="000D7B08">
        <w:rPr>
          <w:rFonts w:ascii="Times New Roman" w:hAnsi="Times New Roman" w:cs="Times New Roman"/>
          <w:i/>
          <w:sz w:val="24"/>
          <w:szCs w:val="24"/>
        </w:rPr>
        <w:t>(Emak, halaman 7)</w:t>
      </w:r>
    </w:p>
    <w:p w:rsidR="0001574D" w:rsidRPr="000D7B08" w:rsidRDefault="00DC58AB"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Berdasarkan kutipan di atas bahwa emak memiliki sifat baik kepada semua orang</w:t>
      </w:r>
      <w:r w:rsidR="0001574D" w:rsidRPr="000D7B08">
        <w:rPr>
          <w:rFonts w:ascii="Times New Roman" w:hAnsi="Times New Roman" w:cs="Times New Roman"/>
          <w:sz w:val="24"/>
          <w:szCs w:val="24"/>
        </w:rPr>
        <w:t xml:space="preserve">. </w:t>
      </w:r>
      <w:r w:rsidRPr="000D7B08">
        <w:rPr>
          <w:rFonts w:ascii="Times New Roman" w:hAnsi="Times New Roman" w:cs="Times New Roman"/>
          <w:sz w:val="24"/>
          <w:szCs w:val="24"/>
        </w:rPr>
        <w:t xml:space="preserve"> </w:t>
      </w:r>
      <w:r w:rsidR="0001574D" w:rsidRPr="000D7B08">
        <w:rPr>
          <w:rFonts w:ascii="Times New Roman" w:hAnsi="Times New Roman" w:cs="Times New Roman"/>
          <w:sz w:val="24"/>
          <w:szCs w:val="24"/>
        </w:rPr>
        <w:t>E</w:t>
      </w:r>
      <w:r w:rsidRPr="000D7B08">
        <w:rPr>
          <w:rFonts w:ascii="Times New Roman" w:hAnsi="Times New Roman" w:cs="Times New Roman"/>
          <w:sz w:val="24"/>
          <w:szCs w:val="24"/>
        </w:rPr>
        <w:t xml:space="preserve">mak juga memiliki rasa </w:t>
      </w:r>
      <w:r w:rsidR="0001574D" w:rsidRPr="000D7B08">
        <w:rPr>
          <w:rFonts w:ascii="Times New Roman" w:hAnsi="Times New Roman" w:cs="Times New Roman"/>
          <w:sz w:val="24"/>
          <w:szCs w:val="24"/>
        </w:rPr>
        <w:t xml:space="preserve">empati </w:t>
      </w:r>
      <w:r w:rsidRPr="000D7B08">
        <w:rPr>
          <w:rFonts w:ascii="Times New Roman" w:hAnsi="Times New Roman" w:cs="Times New Roman"/>
          <w:sz w:val="24"/>
          <w:szCs w:val="24"/>
        </w:rPr>
        <w:t xml:space="preserve">yang besar kepada orang lain. Tidak hanya itu saja emak juga sering menasehati Daoed </w:t>
      </w:r>
      <w:r w:rsidR="0001574D" w:rsidRPr="000D7B08">
        <w:rPr>
          <w:rFonts w:ascii="Times New Roman" w:hAnsi="Times New Roman" w:cs="Times New Roman"/>
          <w:sz w:val="24"/>
          <w:szCs w:val="24"/>
        </w:rPr>
        <w:t xml:space="preserve">sebelum melakukan sesuatu untuk memohon ridho Allah agar apa yang dilakukannya dapat bermanfaat untuk banyak orang.  </w:t>
      </w:r>
    </w:p>
    <w:p w:rsidR="00D06F52" w:rsidRPr="00C31831" w:rsidRDefault="00D06F52" w:rsidP="00C31831">
      <w:pPr>
        <w:pStyle w:val="ListParagraph"/>
        <w:numPr>
          <w:ilvl w:val="0"/>
          <w:numId w:val="20"/>
        </w:numPr>
        <w:spacing w:line="360" w:lineRule="auto"/>
        <w:jc w:val="both"/>
        <w:rPr>
          <w:rFonts w:ascii="Times New Roman" w:hAnsi="Times New Roman" w:cs="Times New Roman"/>
          <w:sz w:val="24"/>
          <w:szCs w:val="24"/>
        </w:rPr>
      </w:pPr>
      <w:r w:rsidRPr="00C31831">
        <w:rPr>
          <w:rFonts w:ascii="Times New Roman" w:hAnsi="Times New Roman" w:cs="Times New Roman"/>
          <w:sz w:val="24"/>
          <w:szCs w:val="24"/>
        </w:rPr>
        <w:t xml:space="preserve">Bapak digambarkan sebagai tokoh protagonis yang memiliki badan atletis, baik, rajin bekerja, pendiam, suka menolong, dan pendiam. Hal tersebut dapat diketahui dalam bentuk </w:t>
      </w:r>
      <w:r w:rsidR="00CD113F" w:rsidRPr="00C31831">
        <w:rPr>
          <w:rFonts w:ascii="Times New Roman" w:hAnsi="Times New Roman" w:cs="Times New Roman"/>
          <w:sz w:val="24"/>
          <w:szCs w:val="24"/>
        </w:rPr>
        <w:t xml:space="preserve">percakapan atau dialog pada kutipan berikut.  </w:t>
      </w:r>
    </w:p>
    <w:p w:rsidR="00C224DA" w:rsidRPr="000D7B08" w:rsidRDefault="00D21280" w:rsidP="00C31831">
      <w:pPr>
        <w:pStyle w:val="ListParagraph"/>
        <w:spacing w:line="240" w:lineRule="auto"/>
        <w:ind w:left="1440" w:firstLine="60"/>
        <w:jc w:val="both"/>
        <w:rPr>
          <w:rFonts w:ascii="Times New Roman" w:hAnsi="Times New Roman" w:cs="Times New Roman"/>
          <w:i/>
          <w:sz w:val="24"/>
          <w:szCs w:val="24"/>
        </w:rPr>
      </w:pPr>
      <w:r w:rsidRPr="000D7B08">
        <w:rPr>
          <w:rFonts w:ascii="Times New Roman" w:hAnsi="Times New Roman" w:cs="Times New Roman"/>
          <w:i/>
          <w:sz w:val="24"/>
          <w:szCs w:val="24"/>
        </w:rPr>
        <w:t>“Bapak berbadan atletis dan ayunan langkahnya terkesan ringan, bagai tak menyentuh tanah bila berjalan, nyaris tak bersuara. Orangnya pendiam dengan sorot mata yang tajam, rajin bekerja, jarang tersenyu</w:t>
      </w:r>
      <w:r w:rsidR="00BC5BF7" w:rsidRPr="000D7B08">
        <w:rPr>
          <w:rFonts w:ascii="Times New Roman" w:hAnsi="Times New Roman" w:cs="Times New Roman"/>
          <w:i/>
          <w:sz w:val="24"/>
          <w:szCs w:val="24"/>
        </w:rPr>
        <w:t xml:space="preserve">m apalagi tertawa berbahak-bahak </w:t>
      </w:r>
      <w:r w:rsidR="00BC5BF7" w:rsidRPr="000D7B08">
        <w:rPr>
          <w:rFonts w:ascii="Times New Roman" w:hAnsi="Times New Roman" w:cs="Times New Roman"/>
          <w:sz w:val="24"/>
          <w:szCs w:val="24"/>
        </w:rPr>
        <w:t>(Emak, 9).</w:t>
      </w:r>
      <w:r w:rsidR="00BC5BF7" w:rsidRPr="000D7B08">
        <w:rPr>
          <w:rFonts w:ascii="Times New Roman" w:hAnsi="Times New Roman" w:cs="Times New Roman"/>
          <w:i/>
          <w:sz w:val="24"/>
          <w:szCs w:val="24"/>
        </w:rPr>
        <w:t xml:space="preserve"> </w:t>
      </w:r>
    </w:p>
    <w:p w:rsidR="00F31C57" w:rsidRPr="000D7B08" w:rsidRDefault="0001574D" w:rsidP="00F31C57">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w:t>
      </w:r>
      <w:r w:rsidR="00226FAA" w:rsidRPr="000D7B08">
        <w:rPr>
          <w:rFonts w:ascii="Times New Roman" w:hAnsi="Times New Roman" w:cs="Times New Roman"/>
          <w:sz w:val="24"/>
          <w:szCs w:val="24"/>
        </w:rPr>
        <w:t>kutipan di atas bapak digambarkan seba</w:t>
      </w:r>
      <w:r w:rsidRPr="000D7B08">
        <w:rPr>
          <w:rFonts w:ascii="Times New Roman" w:hAnsi="Times New Roman" w:cs="Times New Roman"/>
          <w:sz w:val="24"/>
          <w:szCs w:val="24"/>
        </w:rPr>
        <w:t>gai t</w:t>
      </w:r>
      <w:r w:rsidR="00F31C57" w:rsidRPr="000D7B08">
        <w:rPr>
          <w:rFonts w:ascii="Times New Roman" w:hAnsi="Times New Roman" w:cs="Times New Roman"/>
          <w:sz w:val="24"/>
          <w:szCs w:val="24"/>
        </w:rPr>
        <w:t>okoh baik. B</w:t>
      </w:r>
      <w:r w:rsidR="00226FAA" w:rsidRPr="000D7B08">
        <w:rPr>
          <w:rFonts w:ascii="Times New Roman" w:hAnsi="Times New Roman" w:cs="Times New Roman"/>
          <w:sz w:val="24"/>
          <w:szCs w:val="24"/>
        </w:rPr>
        <w:t>apak d</w:t>
      </w:r>
      <w:r w:rsidR="00F31C57" w:rsidRPr="000D7B08">
        <w:rPr>
          <w:rFonts w:ascii="Times New Roman" w:hAnsi="Times New Roman" w:cs="Times New Roman"/>
          <w:sz w:val="24"/>
          <w:szCs w:val="24"/>
        </w:rPr>
        <w:t xml:space="preserve">igambarkan </w:t>
      </w:r>
      <w:r w:rsidR="00226FAA" w:rsidRPr="000D7B08">
        <w:rPr>
          <w:rFonts w:ascii="Times New Roman" w:hAnsi="Times New Roman" w:cs="Times New Roman"/>
          <w:sz w:val="24"/>
          <w:szCs w:val="24"/>
        </w:rPr>
        <w:t xml:space="preserve">sosok pendiam </w:t>
      </w:r>
      <w:r w:rsidR="00F31C57" w:rsidRPr="000D7B08">
        <w:rPr>
          <w:rFonts w:ascii="Times New Roman" w:hAnsi="Times New Roman" w:cs="Times New Roman"/>
          <w:sz w:val="24"/>
          <w:szCs w:val="24"/>
        </w:rPr>
        <w:t xml:space="preserve">yang </w:t>
      </w:r>
      <w:r w:rsidR="00226FAA" w:rsidRPr="000D7B08">
        <w:rPr>
          <w:rFonts w:ascii="Times New Roman" w:hAnsi="Times New Roman" w:cs="Times New Roman"/>
          <w:sz w:val="24"/>
          <w:szCs w:val="24"/>
        </w:rPr>
        <w:t xml:space="preserve">dan rajin bekerja. </w:t>
      </w:r>
      <w:r w:rsidR="00F31C57" w:rsidRPr="000D7B08">
        <w:rPr>
          <w:rFonts w:ascii="Times New Roman" w:hAnsi="Times New Roman" w:cs="Times New Roman"/>
          <w:sz w:val="24"/>
          <w:szCs w:val="24"/>
        </w:rPr>
        <w:t xml:space="preserve">Sejak bapak kecil hidupnya sebatang kara. Oleh karena itu bapak sejak kecil sudah mulai bekerja dan sudah mencari uang sendiri. </w:t>
      </w:r>
    </w:p>
    <w:p w:rsidR="00CD113F" w:rsidRPr="000D7B08" w:rsidRDefault="003572D1" w:rsidP="00F31C57">
      <w:pPr>
        <w:pStyle w:val="ListParagraph"/>
        <w:numPr>
          <w:ilvl w:val="0"/>
          <w:numId w:val="20"/>
        </w:numPr>
        <w:spacing w:line="360" w:lineRule="auto"/>
        <w:jc w:val="both"/>
        <w:rPr>
          <w:rFonts w:ascii="Times New Roman" w:hAnsi="Times New Roman" w:cs="Times New Roman"/>
          <w:sz w:val="24"/>
          <w:szCs w:val="24"/>
        </w:rPr>
      </w:pPr>
      <w:r w:rsidRPr="000D7B08">
        <w:rPr>
          <w:rFonts w:ascii="Times New Roman" w:hAnsi="Times New Roman" w:cs="Times New Roman"/>
          <w:sz w:val="24"/>
          <w:szCs w:val="24"/>
        </w:rPr>
        <w:t xml:space="preserve">Abdul Manap </w:t>
      </w:r>
      <w:r w:rsidR="00CD113F" w:rsidRPr="000D7B08">
        <w:rPr>
          <w:rFonts w:ascii="Times New Roman" w:hAnsi="Times New Roman" w:cs="Times New Roman"/>
          <w:sz w:val="24"/>
          <w:szCs w:val="24"/>
        </w:rPr>
        <w:t xml:space="preserve">digambarkan sebagai tokoh antagonis yang berwatak sombong, </w:t>
      </w:r>
      <w:r w:rsidR="00F47CF2" w:rsidRPr="000D7B08">
        <w:rPr>
          <w:rFonts w:ascii="Times New Roman" w:hAnsi="Times New Roman" w:cs="Times New Roman"/>
          <w:sz w:val="24"/>
          <w:szCs w:val="24"/>
        </w:rPr>
        <w:t xml:space="preserve">jahat, </w:t>
      </w:r>
      <w:r w:rsidR="00CD113F" w:rsidRPr="000D7B08">
        <w:rPr>
          <w:rFonts w:ascii="Times New Roman" w:hAnsi="Times New Roman" w:cs="Times New Roman"/>
          <w:sz w:val="24"/>
          <w:szCs w:val="24"/>
        </w:rPr>
        <w:t xml:space="preserve">curang, jail, dan tidak disukai orang. </w:t>
      </w:r>
      <w:r w:rsidRPr="000D7B08">
        <w:rPr>
          <w:rFonts w:ascii="Times New Roman" w:hAnsi="Times New Roman" w:cs="Times New Roman"/>
          <w:sz w:val="24"/>
          <w:szCs w:val="24"/>
        </w:rPr>
        <w:t xml:space="preserve"> </w:t>
      </w:r>
      <w:r w:rsidR="00CD113F" w:rsidRPr="000D7B08">
        <w:rPr>
          <w:rFonts w:ascii="Times New Roman" w:hAnsi="Times New Roman" w:cs="Times New Roman"/>
          <w:sz w:val="24"/>
          <w:szCs w:val="24"/>
        </w:rPr>
        <w:t xml:space="preserve">Hal tersebut dapat diketahui dalam bentuk percakapan atau dialog pada kutipan berikut.  </w:t>
      </w:r>
    </w:p>
    <w:p w:rsidR="00F31C57" w:rsidRPr="000D7B08" w:rsidRDefault="00F31C57" w:rsidP="00C31831">
      <w:pPr>
        <w:pStyle w:val="ListParagraph"/>
        <w:spacing w:line="240" w:lineRule="auto"/>
        <w:ind w:left="1440"/>
        <w:jc w:val="both"/>
        <w:rPr>
          <w:rFonts w:ascii="Times New Roman" w:hAnsi="Times New Roman" w:cs="Times New Roman"/>
          <w:i/>
          <w:sz w:val="24"/>
          <w:szCs w:val="24"/>
        </w:rPr>
      </w:pPr>
      <w:r w:rsidRPr="000D7B08">
        <w:rPr>
          <w:rFonts w:ascii="Times New Roman" w:hAnsi="Times New Roman" w:cs="Times New Roman"/>
          <w:i/>
          <w:sz w:val="24"/>
          <w:szCs w:val="24"/>
        </w:rPr>
        <w:t>“Tidak, Manap. Bukan begitu.”</w:t>
      </w:r>
    </w:p>
    <w:p w:rsidR="00F31C57" w:rsidRPr="000D7B08" w:rsidRDefault="00F31C57" w:rsidP="00C31831">
      <w:pPr>
        <w:pStyle w:val="ListParagraph"/>
        <w:spacing w:line="240" w:lineRule="auto"/>
        <w:ind w:left="1440"/>
        <w:jc w:val="both"/>
        <w:rPr>
          <w:rFonts w:ascii="Times New Roman" w:hAnsi="Times New Roman" w:cs="Times New Roman"/>
          <w:i/>
          <w:sz w:val="24"/>
          <w:szCs w:val="24"/>
        </w:rPr>
      </w:pPr>
      <w:r w:rsidRPr="000D7B08">
        <w:rPr>
          <w:rFonts w:ascii="Times New Roman" w:hAnsi="Times New Roman" w:cs="Times New Roman"/>
          <w:i/>
          <w:sz w:val="24"/>
          <w:szCs w:val="24"/>
        </w:rPr>
        <w:t>“Lalu maumu apa?” Dia mendekati sambil berkecak pinggang. “Si Melur ‘kan bukan sanakmu.”</w:t>
      </w:r>
    </w:p>
    <w:p w:rsidR="00F31C57" w:rsidRPr="000D7B08" w:rsidRDefault="00F31C57" w:rsidP="00C31831">
      <w:pPr>
        <w:pStyle w:val="ListParagraph"/>
        <w:spacing w:line="240" w:lineRule="auto"/>
        <w:ind w:left="1440"/>
        <w:jc w:val="both"/>
        <w:rPr>
          <w:rFonts w:ascii="Times New Roman" w:hAnsi="Times New Roman" w:cs="Times New Roman"/>
          <w:i/>
          <w:sz w:val="24"/>
          <w:szCs w:val="24"/>
        </w:rPr>
      </w:pPr>
      <w:r w:rsidRPr="000D7B08">
        <w:rPr>
          <w:rFonts w:ascii="Times New Roman" w:hAnsi="Times New Roman" w:cs="Times New Roman"/>
          <w:i/>
          <w:sz w:val="24"/>
          <w:szCs w:val="24"/>
        </w:rPr>
        <w:t>“Memang bukan, Nap. Kau mengganggu orang yang lemah….dan bukan lawanmu.”</w:t>
      </w:r>
    </w:p>
    <w:p w:rsidR="000C1F48" w:rsidRPr="000D7B08" w:rsidRDefault="000C1F48" w:rsidP="00C31831">
      <w:pPr>
        <w:pStyle w:val="ListParagraph"/>
        <w:spacing w:line="240" w:lineRule="auto"/>
        <w:ind w:left="1440"/>
        <w:jc w:val="both"/>
        <w:rPr>
          <w:rFonts w:ascii="Times New Roman" w:hAnsi="Times New Roman" w:cs="Times New Roman"/>
          <w:i/>
          <w:sz w:val="24"/>
          <w:szCs w:val="24"/>
        </w:rPr>
      </w:pPr>
      <w:r w:rsidRPr="000D7B08">
        <w:rPr>
          <w:rFonts w:ascii="Times New Roman" w:hAnsi="Times New Roman" w:cs="Times New Roman"/>
          <w:i/>
          <w:sz w:val="24"/>
          <w:szCs w:val="24"/>
        </w:rPr>
        <w:t>“Baik kalau begitu. Kaulah yang sekarang jadi lawanku.” (Emak, 97)</w:t>
      </w:r>
    </w:p>
    <w:p w:rsidR="00F47CF2" w:rsidRPr="000D7B08" w:rsidRDefault="00F31C57" w:rsidP="00F47CF2">
      <w:pPr>
        <w:pStyle w:val="ListParagraph"/>
        <w:spacing w:line="360" w:lineRule="auto"/>
        <w:ind w:left="1440"/>
        <w:jc w:val="both"/>
        <w:rPr>
          <w:rFonts w:ascii="Times New Roman" w:hAnsi="Times New Roman" w:cs="Times New Roman"/>
          <w:sz w:val="24"/>
          <w:szCs w:val="24"/>
        </w:rPr>
      </w:pPr>
      <w:r w:rsidRPr="000D7B08">
        <w:rPr>
          <w:rFonts w:ascii="Times New Roman" w:hAnsi="Times New Roman" w:cs="Times New Roman"/>
          <w:i/>
          <w:sz w:val="24"/>
          <w:szCs w:val="24"/>
        </w:rPr>
        <w:t xml:space="preserve"> </w:t>
      </w:r>
    </w:p>
    <w:p w:rsidR="00A2208A" w:rsidRPr="00C31831" w:rsidRDefault="00F31C57" w:rsidP="00C31831">
      <w:pPr>
        <w:spacing w:line="360" w:lineRule="auto"/>
        <w:ind w:firstLine="360"/>
        <w:jc w:val="both"/>
        <w:rPr>
          <w:rFonts w:ascii="Times New Roman" w:hAnsi="Times New Roman" w:cs="Times New Roman"/>
          <w:sz w:val="24"/>
          <w:szCs w:val="24"/>
        </w:rPr>
      </w:pPr>
      <w:r w:rsidRPr="00C31831">
        <w:rPr>
          <w:rFonts w:ascii="Times New Roman" w:hAnsi="Times New Roman" w:cs="Times New Roman"/>
          <w:sz w:val="24"/>
          <w:szCs w:val="24"/>
        </w:rPr>
        <w:t xml:space="preserve">Berdasarkan kutipan di atas </w:t>
      </w:r>
      <w:r w:rsidR="00226FAA" w:rsidRPr="00C31831">
        <w:rPr>
          <w:rFonts w:ascii="Times New Roman" w:hAnsi="Times New Roman" w:cs="Times New Roman"/>
          <w:sz w:val="24"/>
          <w:szCs w:val="24"/>
        </w:rPr>
        <w:t xml:space="preserve">manap </w:t>
      </w:r>
      <w:r w:rsidR="0082695B" w:rsidRPr="00C31831">
        <w:rPr>
          <w:rFonts w:ascii="Times New Roman" w:hAnsi="Times New Roman" w:cs="Times New Roman"/>
          <w:sz w:val="24"/>
          <w:szCs w:val="24"/>
        </w:rPr>
        <w:t xml:space="preserve">memiliki watak sombong karena </w:t>
      </w:r>
      <w:r w:rsidR="00B658A1" w:rsidRPr="00C31831">
        <w:rPr>
          <w:rFonts w:ascii="Times New Roman" w:hAnsi="Times New Roman" w:cs="Times New Roman"/>
          <w:sz w:val="24"/>
          <w:szCs w:val="24"/>
        </w:rPr>
        <w:t xml:space="preserve">Manap tergolong sebagai golongan menengah atas. Justru Manap menggunaan kekayaan tersebut sebagai cara untuk mengganggu kaum lemah seperti Melur bahkan Daoed saat membantu Melur malah justru diajak </w:t>
      </w:r>
      <w:r w:rsidR="00A2208A" w:rsidRPr="00C31831">
        <w:rPr>
          <w:rFonts w:ascii="Times New Roman" w:hAnsi="Times New Roman" w:cs="Times New Roman"/>
          <w:sz w:val="24"/>
          <w:szCs w:val="24"/>
        </w:rPr>
        <w:t xml:space="preserve">untuk berkelahi dengan Manap secara keroyokan. </w:t>
      </w:r>
    </w:p>
    <w:p w:rsidR="000521FF" w:rsidRPr="000D7B08" w:rsidRDefault="00CD113F" w:rsidP="00A2208A">
      <w:pPr>
        <w:pStyle w:val="ListParagraph"/>
        <w:numPr>
          <w:ilvl w:val="0"/>
          <w:numId w:val="20"/>
        </w:numPr>
        <w:spacing w:line="360" w:lineRule="auto"/>
        <w:jc w:val="both"/>
        <w:rPr>
          <w:rFonts w:ascii="Times New Roman" w:hAnsi="Times New Roman" w:cs="Times New Roman"/>
          <w:sz w:val="24"/>
          <w:szCs w:val="24"/>
        </w:rPr>
      </w:pPr>
      <w:r w:rsidRPr="000D7B08">
        <w:rPr>
          <w:rFonts w:ascii="Times New Roman" w:hAnsi="Times New Roman" w:cs="Times New Roman"/>
          <w:sz w:val="24"/>
          <w:szCs w:val="24"/>
        </w:rPr>
        <w:t>Kak Marni, Nani, dan Ani</w:t>
      </w:r>
      <w:r w:rsidR="000521FF" w:rsidRPr="000D7B08">
        <w:rPr>
          <w:rFonts w:ascii="Times New Roman" w:hAnsi="Times New Roman" w:cs="Times New Roman"/>
          <w:sz w:val="24"/>
          <w:szCs w:val="24"/>
        </w:rPr>
        <w:t xml:space="preserve">, dan sebagai tokoh figuran. Mereka bertiga  berparas cantik, baik, penyayang, </w:t>
      </w:r>
      <w:r w:rsidR="0092718D" w:rsidRPr="000D7B08">
        <w:rPr>
          <w:rFonts w:ascii="Times New Roman" w:hAnsi="Times New Roman" w:cs="Times New Roman"/>
          <w:sz w:val="24"/>
          <w:szCs w:val="24"/>
        </w:rPr>
        <w:t xml:space="preserve">mandiri, </w:t>
      </w:r>
      <w:r w:rsidR="000521FF" w:rsidRPr="000D7B08">
        <w:rPr>
          <w:rFonts w:ascii="Times New Roman" w:hAnsi="Times New Roman" w:cs="Times New Roman"/>
          <w:sz w:val="24"/>
          <w:szCs w:val="24"/>
        </w:rPr>
        <w:t>dan suka memanjakan adiknya</w:t>
      </w:r>
      <w:r w:rsidR="00553B1E" w:rsidRPr="000D7B08">
        <w:rPr>
          <w:rFonts w:ascii="Times New Roman" w:hAnsi="Times New Roman" w:cs="Times New Roman"/>
          <w:sz w:val="24"/>
          <w:szCs w:val="24"/>
        </w:rPr>
        <w:t xml:space="preserve">. Karena mereka bisa menjahit </w:t>
      </w:r>
      <w:r w:rsidR="00553B1E" w:rsidRPr="000D7B08">
        <w:rPr>
          <w:rFonts w:ascii="Times New Roman" w:hAnsi="Times New Roman" w:cs="Times New Roman"/>
          <w:sz w:val="24"/>
          <w:szCs w:val="24"/>
        </w:rPr>
        <w:lastRenderedPageBreak/>
        <w:t xml:space="preserve">maka Daoed sering dibuatkan celana monyet dengan saku bersulam. </w:t>
      </w:r>
      <w:r w:rsidR="000521FF" w:rsidRPr="000D7B08">
        <w:rPr>
          <w:rFonts w:ascii="Times New Roman" w:hAnsi="Times New Roman" w:cs="Times New Roman"/>
          <w:sz w:val="24"/>
          <w:szCs w:val="24"/>
        </w:rPr>
        <w:t xml:space="preserve">Hal tersebut dapat diketahui dalam bentuk percakapan atau dialog pada kutipan berikut.  </w:t>
      </w:r>
    </w:p>
    <w:p w:rsidR="006A0CF1" w:rsidRPr="000D7B08" w:rsidRDefault="000521FF" w:rsidP="00C31831">
      <w:pPr>
        <w:pStyle w:val="ListParagraph"/>
        <w:spacing w:line="240" w:lineRule="auto"/>
        <w:ind w:left="1440"/>
        <w:jc w:val="both"/>
        <w:rPr>
          <w:rFonts w:ascii="Times New Roman" w:hAnsi="Times New Roman" w:cs="Times New Roman"/>
          <w:sz w:val="24"/>
          <w:szCs w:val="24"/>
        </w:rPr>
      </w:pPr>
      <w:r w:rsidRPr="000D7B08">
        <w:rPr>
          <w:rFonts w:ascii="Times New Roman" w:hAnsi="Times New Roman" w:cs="Times New Roman"/>
          <w:i/>
          <w:sz w:val="24"/>
          <w:szCs w:val="24"/>
        </w:rPr>
        <w:t>“Biarkan saja anak-anak itu berol</w:t>
      </w:r>
      <w:r w:rsidR="00553B1E" w:rsidRPr="000D7B08">
        <w:rPr>
          <w:rFonts w:ascii="Times New Roman" w:hAnsi="Times New Roman" w:cs="Times New Roman"/>
          <w:i/>
          <w:sz w:val="24"/>
          <w:szCs w:val="24"/>
        </w:rPr>
        <w:t xml:space="preserve">ok-olok,”kata kakak-kakakku itu. “Mereka berbuat begitu karena sebenarnya iri hati. mereka tak punya kakak yang becus </w:t>
      </w:r>
      <w:r w:rsidR="00BC5BF7" w:rsidRPr="000D7B08">
        <w:rPr>
          <w:rFonts w:ascii="Times New Roman" w:hAnsi="Times New Roman" w:cs="Times New Roman"/>
          <w:i/>
          <w:sz w:val="24"/>
          <w:szCs w:val="24"/>
        </w:rPr>
        <w:t>menjahit dan menyulam</w:t>
      </w:r>
      <w:r w:rsidR="00BC5BF7" w:rsidRPr="000D7B08">
        <w:rPr>
          <w:rFonts w:ascii="Times New Roman" w:hAnsi="Times New Roman" w:cs="Times New Roman"/>
          <w:sz w:val="24"/>
          <w:szCs w:val="24"/>
        </w:rPr>
        <w:t xml:space="preserve">.” (Emak, </w:t>
      </w:r>
      <w:r w:rsidR="0018553A" w:rsidRPr="000D7B08">
        <w:rPr>
          <w:rFonts w:ascii="Times New Roman" w:hAnsi="Times New Roman" w:cs="Times New Roman"/>
          <w:sz w:val="24"/>
          <w:szCs w:val="24"/>
        </w:rPr>
        <w:t>12)</w:t>
      </w:r>
    </w:p>
    <w:p w:rsidR="00A80270" w:rsidRPr="000D7B08" w:rsidRDefault="00A2208A"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w:t>
      </w:r>
      <w:r w:rsidR="0092718D" w:rsidRPr="000D7B08">
        <w:rPr>
          <w:rFonts w:ascii="Times New Roman" w:hAnsi="Times New Roman" w:cs="Times New Roman"/>
          <w:sz w:val="24"/>
          <w:szCs w:val="24"/>
        </w:rPr>
        <w:t xml:space="preserve">Kak Marni, Nani, </w:t>
      </w:r>
      <w:r w:rsidRPr="000D7B08">
        <w:rPr>
          <w:rFonts w:ascii="Times New Roman" w:hAnsi="Times New Roman" w:cs="Times New Roman"/>
          <w:sz w:val="24"/>
          <w:szCs w:val="24"/>
        </w:rPr>
        <w:t xml:space="preserve">dan </w:t>
      </w:r>
      <w:r w:rsidR="0092718D" w:rsidRPr="000D7B08">
        <w:rPr>
          <w:rFonts w:ascii="Times New Roman" w:hAnsi="Times New Roman" w:cs="Times New Roman"/>
          <w:sz w:val="24"/>
          <w:szCs w:val="24"/>
        </w:rPr>
        <w:t xml:space="preserve">Ani </w:t>
      </w:r>
      <w:r w:rsidRPr="000D7B08">
        <w:rPr>
          <w:rFonts w:ascii="Times New Roman" w:hAnsi="Times New Roman" w:cs="Times New Roman"/>
          <w:sz w:val="24"/>
          <w:szCs w:val="24"/>
        </w:rPr>
        <w:t>yang memiliki watak baik dan suka memanjakan adiknya. Hal tersebut dibuktikan kakaknya</w:t>
      </w:r>
      <w:r w:rsidR="00C11382" w:rsidRPr="000D7B08">
        <w:rPr>
          <w:rFonts w:ascii="Times New Roman" w:hAnsi="Times New Roman" w:cs="Times New Roman"/>
          <w:sz w:val="24"/>
          <w:szCs w:val="24"/>
        </w:rPr>
        <w:t xml:space="preserve"> yang selalu membuatkan celana monyet yang bersulam bahkan kakaknya juga sering membelikan songgok sehingga Daoed memiliki varian warna. Dan songgok yang dibeli oleh kakaknya merupakan </w:t>
      </w:r>
      <w:r w:rsidR="00A80270" w:rsidRPr="000D7B08">
        <w:rPr>
          <w:rFonts w:ascii="Times New Roman" w:hAnsi="Times New Roman" w:cs="Times New Roman"/>
          <w:sz w:val="24"/>
          <w:szCs w:val="24"/>
        </w:rPr>
        <w:t xml:space="preserve">hasil penjualan bunga dan sayur yang mereka tanam di halaman. Maka bertumplah songgok-songgok bludru dengan berbagai varian warna. </w:t>
      </w:r>
    </w:p>
    <w:p w:rsidR="00604261" w:rsidRPr="000D7B08" w:rsidRDefault="0092718D" w:rsidP="00604261">
      <w:pPr>
        <w:pStyle w:val="ListParagraph"/>
        <w:numPr>
          <w:ilvl w:val="0"/>
          <w:numId w:val="20"/>
        </w:numPr>
        <w:spacing w:line="360" w:lineRule="auto"/>
        <w:jc w:val="both"/>
        <w:rPr>
          <w:rFonts w:ascii="Times New Roman" w:hAnsi="Times New Roman" w:cs="Times New Roman"/>
          <w:sz w:val="24"/>
          <w:szCs w:val="24"/>
        </w:rPr>
      </w:pPr>
      <w:r w:rsidRPr="000D7B08">
        <w:rPr>
          <w:rFonts w:ascii="Times New Roman" w:hAnsi="Times New Roman" w:cs="Times New Roman"/>
          <w:sz w:val="24"/>
          <w:szCs w:val="24"/>
        </w:rPr>
        <w:t>Daoed Joesoef memiliki sikap yang baik,</w:t>
      </w:r>
      <w:r w:rsidR="00A80270" w:rsidRPr="000D7B08">
        <w:rPr>
          <w:rFonts w:ascii="Times New Roman" w:hAnsi="Times New Roman" w:cs="Times New Roman"/>
          <w:sz w:val="24"/>
          <w:szCs w:val="24"/>
        </w:rPr>
        <w:t xml:space="preserve"> pintar,</w:t>
      </w:r>
      <w:r w:rsidRPr="000D7B08">
        <w:rPr>
          <w:rFonts w:ascii="Times New Roman" w:hAnsi="Times New Roman" w:cs="Times New Roman"/>
          <w:sz w:val="24"/>
          <w:szCs w:val="24"/>
        </w:rPr>
        <w:t xml:space="preserve"> suka menolong, </w:t>
      </w:r>
      <w:r w:rsidR="00A80270" w:rsidRPr="000D7B08">
        <w:rPr>
          <w:rFonts w:ascii="Times New Roman" w:hAnsi="Times New Roman" w:cs="Times New Roman"/>
          <w:sz w:val="24"/>
          <w:szCs w:val="24"/>
        </w:rPr>
        <w:t>baik, gemar membaca</w:t>
      </w:r>
      <w:r w:rsidR="00604261" w:rsidRPr="000D7B08">
        <w:rPr>
          <w:rFonts w:ascii="Times New Roman" w:hAnsi="Times New Roman" w:cs="Times New Roman"/>
          <w:sz w:val="24"/>
          <w:szCs w:val="24"/>
        </w:rPr>
        <w:t xml:space="preserve">. Hal tersebut dapat dilihat dari kutipan di bawah ini. </w:t>
      </w:r>
    </w:p>
    <w:p w:rsidR="007F185F" w:rsidRPr="000D7B08" w:rsidRDefault="007D01D9" w:rsidP="00C31831">
      <w:pPr>
        <w:pStyle w:val="ListParagraph"/>
        <w:spacing w:line="240" w:lineRule="auto"/>
        <w:ind w:left="1440"/>
        <w:jc w:val="both"/>
        <w:rPr>
          <w:rFonts w:ascii="Times New Roman" w:hAnsi="Times New Roman" w:cs="Times New Roman"/>
          <w:i/>
          <w:sz w:val="24"/>
          <w:szCs w:val="24"/>
        </w:rPr>
      </w:pPr>
      <w:r w:rsidRPr="000D7B08">
        <w:rPr>
          <w:rFonts w:ascii="Times New Roman" w:hAnsi="Times New Roman" w:cs="Times New Roman"/>
          <w:i/>
          <w:sz w:val="24"/>
          <w:szCs w:val="24"/>
        </w:rPr>
        <w:t>“Saya kira Engku,” Kata emak dengan lemah lembut tetapi pasti, “untuk menuntut ilmu lebih banyak diperlukan kecerdasan otak daripada panjangnya tangan a</w:t>
      </w:r>
      <w:r w:rsidR="007F185F" w:rsidRPr="000D7B08">
        <w:rPr>
          <w:rFonts w:ascii="Times New Roman" w:hAnsi="Times New Roman" w:cs="Times New Roman"/>
          <w:i/>
          <w:sz w:val="24"/>
          <w:szCs w:val="24"/>
        </w:rPr>
        <w:t>taupun jari.”</w:t>
      </w:r>
    </w:p>
    <w:p w:rsidR="007F185F" w:rsidRPr="000D7B08" w:rsidRDefault="007F185F" w:rsidP="00C31831">
      <w:pPr>
        <w:pStyle w:val="ListParagraph"/>
        <w:spacing w:line="240" w:lineRule="auto"/>
        <w:ind w:firstLine="720"/>
        <w:jc w:val="both"/>
        <w:rPr>
          <w:rFonts w:ascii="Times New Roman" w:hAnsi="Times New Roman" w:cs="Times New Roman"/>
          <w:i/>
          <w:sz w:val="24"/>
          <w:szCs w:val="24"/>
        </w:rPr>
      </w:pPr>
      <w:r w:rsidRPr="000D7B08">
        <w:rPr>
          <w:rFonts w:ascii="Times New Roman" w:hAnsi="Times New Roman" w:cs="Times New Roman"/>
          <w:i/>
          <w:sz w:val="24"/>
          <w:szCs w:val="24"/>
        </w:rPr>
        <w:t>“Memang benar kata Encik,” jawab kepala sekolah, tetapi…”(Emak, 84)</w:t>
      </w:r>
    </w:p>
    <w:p w:rsidR="007F185F" w:rsidRPr="00C31831" w:rsidRDefault="007F185F"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Dari kutipan di atas merupakan bentuk dialog dari emak Daoed dengan kepala sekolah. Keputusan kepala sekolah yang awalnya belum dapat menerima Daoed masuk sekolah, tapi emak berusaha berbicara kepada kepala sekolah bahwa kecerdasan otak itu diperlukan daripada panjang tangan dan jari. Akhirnya penjelasan emak masuk di akal kepala sekolah. Dan kepala sekolah menerima Daoed dengan catata</w:t>
      </w:r>
      <w:r w:rsidR="00E62735" w:rsidRPr="00C31831">
        <w:rPr>
          <w:rFonts w:ascii="Times New Roman" w:hAnsi="Times New Roman" w:cs="Times New Roman"/>
          <w:sz w:val="24"/>
          <w:szCs w:val="24"/>
        </w:rPr>
        <w:t xml:space="preserve">n enam bulan percobaan. Sejak pertama masuk sekolah Daoed sudah bekerja keras sehingga setiap ulangan bulanan ia selalu mendapatkan nilai bagus dari teman sekelasnya. </w:t>
      </w:r>
    </w:p>
    <w:p w:rsidR="006A3FFF" w:rsidRPr="00C31831" w:rsidRDefault="006A3FFF" w:rsidP="00C31831">
      <w:pPr>
        <w:spacing w:line="360" w:lineRule="auto"/>
        <w:jc w:val="both"/>
        <w:rPr>
          <w:rFonts w:ascii="Times New Roman" w:hAnsi="Times New Roman" w:cs="Times New Roman"/>
          <w:i/>
          <w:sz w:val="24"/>
          <w:szCs w:val="24"/>
        </w:rPr>
      </w:pPr>
      <w:r w:rsidRPr="00C31831">
        <w:rPr>
          <w:rFonts w:ascii="Times New Roman" w:hAnsi="Times New Roman" w:cs="Times New Roman"/>
          <w:b/>
          <w:sz w:val="24"/>
          <w:szCs w:val="24"/>
        </w:rPr>
        <w:t>Latar</w:t>
      </w:r>
    </w:p>
    <w:p w:rsidR="00CF4189" w:rsidRPr="000D7B08" w:rsidRDefault="006A3FFF"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Latar adalah </w:t>
      </w:r>
      <w:r w:rsidR="00067759" w:rsidRPr="000D7B08">
        <w:rPr>
          <w:rFonts w:ascii="Times New Roman" w:hAnsi="Times New Roman" w:cs="Times New Roman"/>
          <w:sz w:val="24"/>
          <w:szCs w:val="24"/>
        </w:rPr>
        <w:t xml:space="preserve">tempat, waktu, suasana terjadinya peristiwa yang dialami oleh tokoh. </w:t>
      </w:r>
      <w:r w:rsidR="00783805" w:rsidRPr="000D7B08">
        <w:rPr>
          <w:rFonts w:ascii="Times New Roman" w:hAnsi="Times New Roman" w:cs="Times New Roman"/>
          <w:sz w:val="24"/>
          <w:szCs w:val="24"/>
        </w:rPr>
        <w:t xml:space="preserve">Abrams </w:t>
      </w:r>
      <w:r w:rsidR="00C466AB" w:rsidRPr="000D7B08">
        <w:rPr>
          <w:rFonts w:ascii="Times New Roman" w:hAnsi="Times New Roman" w:cs="Times New Roman"/>
          <w:sz w:val="24"/>
          <w:szCs w:val="24"/>
        </w:rPr>
        <w:fldChar w:fldCharType="begin" w:fldLock="1"/>
      </w:r>
      <w:r w:rsidR="008F09A6" w:rsidRPr="000D7B08">
        <w:rPr>
          <w:rFonts w:ascii="Times New Roman" w:hAnsi="Times New Roman" w:cs="Times New Roman"/>
          <w:sz w:val="24"/>
          <w:szCs w:val="24"/>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dalam Nurgiyanto, 2005: 216)","plainTextFormattedCitation":"(Nurgiyanto, 2005)","previouslyFormattedCitation":"(Nurgiyanto, 2005)"},"properties":{"noteIndex":0},"schema":"https://github.com/citation-style-language/schema/raw/master/csl-citation.json"}</w:instrText>
      </w:r>
      <w:r w:rsidR="00C466AB" w:rsidRPr="000D7B08">
        <w:rPr>
          <w:rFonts w:ascii="Times New Roman" w:hAnsi="Times New Roman" w:cs="Times New Roman"/>
          <w:sz w:val="24"/>
          <w:szCs w:val="24"/>
        </w:rPr>
        <w:fldChar w:fldCharType="separate"/>
      </w:r>
      <w:r w:rsidR="00783805" w:rsidRPr="000D7B08">
        <w:rPr>
          <w:rFonts w:ascii="Times New Roman" w:hAnsi="Times New Roman" w:cs="Times New Roman"/>
          <w:noProof/>
          <w:sz w:val="24"/>
          <w:szCs w:val="24"/>
        </w:rPr>
        <w:t>(dalam Nurgiyanto, 2005:</w:t>
      </w:r>
      <w:r w:rsidR="00553B1E" w:rsidRPr="000D7B08">
        <w:rPr>
          <w:rFonts w:ascii="Times New Roman" w:hAnsi="Times New Roman" w:cs="Times New Roman"/>
          <w:noProof/>
          <w:sz w:val="24"/>
          <w:szCs w:val="24"/>
        </w:rPr>
        <w:t xml:space="preserve"> </w:t>
      </w:r>
      <w:r w:rsidR="00783805" w:rsidRPr="000D7B08">
        <w:rPr>
          <w:rFonts w:ascii="Times New Roman" w:hAnsi="Times New Roman" w:cs="Times New Roman"/>
          <w:noProof/>
          <w:sz w:val="24"/>
          <w:szCs w:val="24"/>
        </w:rPr>
        <w:t>216)</w:t>
      </w:r>
      <w:r w:rsidR="00C466AB" w:rsidRPr="000D7B08">
        <w:rPr>
          <w:rFonts w:ascii="Times New Roman" w:hAnsi="Times New Roman" w:cs="Times New Roman"/>
          <w:sz w:val="24"/>
          <w:szCs w:val="24"/>
        </w:rPr>
        <w:fldChar w:fldCharType="end"/>
      </w:r>
      <w:r w:rsidR="00783805" w:rsidRPr="000D7B08">
        <w:rPr>
          <w:rFonts w:ascii="Times New Roman" w:hAnsi="Times New Roman" w:cs="Times New Roman"/>
          <w:sz w:val="24"/>
          <w:szCs w:val="24"/>
        </w:rPr>
        <w:t xml:space="preserve"> menyatakan bahwa latar adalah tempat, hubungan waktu, dan lingkungan sosial tempat terjadinya peristiwa-peristiwa yang diceritakan. Ada tiga latar dalam novel </w:t>
      </w:r>
      <w:r w:rsidR="00783805" w:rsidRPr="000D7B08">
        <w:rPr>
          <w:rFonts w:ascii="Times New Roman" w:hAnsi="Times New Roman" w:cs="Times New Roman"/>
          <w:i/>
          <w:sz w:val="24"/>
          <w:szCs w:val="24"/>
        </w:rPr>
        <w:t>Emak</w:t>
      </w:r>
      <w:r w:rsidR="00783805" w:rsidRPr="000D7B08">
        <w:rPr>
          <w:rFonts w:ascii="Times New Roman" w:hAnsi="Times New Roman" w:cs="Times New Roman"/>
          <w:sz w:val="24"/>
          <w:szCs w:val="24"/>
        </w:rPr>
        <w:t xml:space="preserve"> yaitu latar tempat, waktu, dan sosial. </w:t>
      </w:r>
    </w:p>
    <w:p w:rsidR="00067759" w:rsidRPr="000D7B08" w:rsidRDefault="00067759" w:rsidP="00C23A42">
      <w:pPr>
        <w:pStyle w:val="ListParagraph"/>
        <w:numPr>
          <w:ilvl w:val="0"/>
          <w:numId w:val="21"/>
        </w:num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Latar tempat </w:t>
      </w:r>
    </w:p>
    <w:p w:rsidR="00553B1E" w:rsidRPr="000D7B08" w:rsidRDefault="00553B1E"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lastRenderedPageBreak/>
        <w:t xml:space="preserve">Latar tempat adalah </w:t>
      </w:r>
      <w:r w:rsidR="00E55318" w:rsidRPr="000D7B08">
        <w:rPr>
          <w:rFonts w:ascii="Times New Roman" w:hAnsi="Times New Roman" w:cs="Times New Roman"/>
          <w:sz w:val="24"/>
          <w:szCs w:val="24"/>
        </w:rPr>
        <w:t xml:space="preserve">tempat yang dijadikan setting peristiwa tersebut. latar tempat yang dipakai pada novel Emak adalah </w:t>
      </w:r>
      <w:r w:rsidRPr="000D7B08">
        <w:rPr>
          <w:rFonts w:ascii="Times New Roman" w:hAnsi="Times New Roman" w:cs="Times New Roman"/>
          <w:sz w:val="24"/>
          <w:szCs w:val="24"/>
        </w:rPr>
        <w:t xml:space="preserve">ruang tengah, dapur, </w:t>
      </w:r>
      <w:r w:rsidR="00E55318" w:rsidRPr="000D7B08">
        <w:rPr>
          <w:rFonts w:ascii="Times New Roman" w:hAnsi="Times New Roman" w:cs="Times New Roman"/>
          <w:sz w:val="24"/>
          <w:szCs w:val="24"/>
        </w:rPr>
        <w:t>hutan</w:t>
      </w:r>
      <w:r w:rsidRPr="000D7B08">
        <w:rPr>
          <w:rFonts w:ascii="Times New Roman" w:hAnsi="Times New Roman" w:cs="Times New Roman"/>
          <w:sz w:val="24"/>
          <w:szCs w:val="24"/>
        </w:rPr>
        <w:t>,</w:t>
      </w:r>
      <w:r w:rsidR="00E55318" w:rsidRPr="000D7B08">
        <w:rPr>
          <w:rFonts w:ascii="Times New Roman" w:hAnsi="Times New Roman" w:cs="Times New Roman"/>
          <w:sz w:val="24"/>
          <w:szCs w:val="24"/>
        </w:rPr>
        <w:t xml:space="preserve"> ruang tengah, </w:t>
      </w:r>
      <w:r w:rsidRPr="000D7B08">
        <w:rPr>
          <w:rFonts w:ascii="Times New Roman" w:hAnsi="Times New Roman" w:cs="Times New Roman"/>
          <w:sz w:val="24"/>
          <w:szCs w:val="24"/>
        </w:rPr>
        <w:t>Medan, Yogyakarta, sekolahan, halaman, rumah sa</w:t>
      </w:r>
      <w:r w:rsidR="00E42448" w:rsidRPr="000D7B08">
        <w:rPr>
          <w:rFonts w:ascii="Times New Roman" w:hAnsi="Times New Roman" w:cs="Times New Roman"/>
          <w:sz w:val="24"/>
          <w:szCs w:val="24"/>
        </w:rPr>
        <w:t xml:space="preserve">kit, sungai, rumah, </w:t>
      </w:r>
      <w:r w:rsidRPr="000D7B08">
        <w:rPr>
          <w:rFonts w:ascii="Times New Roman" w:hAnsi="Times New Roman" w:cs="Times New Roman"/>
          <w:sz w:val="24"/>
          <w:szCs w:val="24"/>
        </w:rPr>
        <w:t xml:space="preserve">dan rawa-rawa. </w:t>
      </w:r>
      <w:r w:rsidR="00E55318" w:rsidRPr="000D7B08">
        <w:rPr>
          <w:rFonts w:ascii="Times New Roman" w:hAnsi="Times New Roman" w:cs="Times New Roman"/>
          <w:sz w:val="24"/>
          <w:szCs w:val="24"/>
        </w:rPr>
        <w:t xml:space="preserve">Hal tersebut dapat diketahui dalam bentuk percakapan atau dialog pada kutipan berikut.  </w:t>
      </w:r>
    </w:p>
    <w:p w:rsidR="00E55318" w:rsidRPr="000D7B08" w:rsidRDefault="00702486" w:rsidP="00C31831">
      <w:pPr>
        <w:pStyle w:val="ListParagraph"/>
        <w:numPr>
          <w:ilvl w:val="0"/>
          <w:numId w:val="23"/>
        </w:numPr>
        <w:spacing w:line="240" w:lineRule="auto"/>
        <w:jc w:val="both"/>
        <w:rPr>
          <w:rFonts w:ascii="Times New Roman" w:hAnsi="Times New Roman" w:cs="Times New Roman"/>
          <w:sz w:val="24"/>
          <w:szCs w:val="24"/>
        </w:rPr>
      </w:pPr>
      <w:r w:rsidRPr="000D7B08">
        <w:rPr>
          <w:rFonts w:ascii="Times New Roman" w:hAnsi="Times New Roman" w:cs="Times New Roman"/>
          <w:i/>
          <w:sz w:val="24"/>
          <w:szCs w:val="24"/>
        </w:rPr>
        <w:t>“Kami duduk di ruang tengah, duduk bersila di atas lantai beralaskan tikar pandan, membentuk semacam lingkaran yang mengelilingi makanan.”</w:t>
      </w:r>
      <w:r w:rsidR="00BC5BF7" w:rsidRPr="000D7B08">
        <w:rPr>
          <w:rFonts w:ascii="Times New Roman" w:hAnsi="Times New Roman" w:cs="Times New Roman"/>
          <w:i/>
          <w:sz w:val="24"/>
          <w:szCs w:val="24"/>
        </w:rPr>
        <w:t xml:space="preserve"> (</w:t>
      </w:r>
      <w:r w:rsidR="00BC5BF7" w:rsidRPr="000D7B08">
        <w:rPr>
          <w:rFonts w:ascii="Times New Roman" w:hAnsi="Times New Roman" w:cs="Times New Roman"/>
          <w:sz w:val="24"/>
          <w:szCs w:val="24"/>
        </w:rPr>
        <w:t>Emak, 4)</w:t>
      </w:r>
    </w:p>
    <w:p w:rsidR="00E62735" w:rsidRPr="000D7B08" w:rsidRDefault="00902EE7" w:rsidP="00C31831">
      <w:pPr>
        <w:spacing w:line="360" w:lineRule="auto"/>
        <w:ind w:firstLine="71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latar yang digunakan dalam cerita tersebut adalah ruang tengah. Ruang tengah dijadikan sebagai tempat perkumpulan keluarga Daoed yang biasanya </w:t>
      </w:r>
      <w:r w:rsidR="00E62735" w:rsidRPr="000D7B08">
        <w:rPr>
          <w:rFonts w:ascii="Times New Roman" w:hAnsi="Times New Roman" w:cs="Times New Roman"/>
          <w:sz w:val="24"/>
          <w:szCs w:val="24"/>
        </w:rPr>
        <w:t>mel</w:t>
      </w:r>
      <w:r w:rsidRPr="000D7B08">
        <w:rPr>
          <w:rFonts w:ascii="Times New Roman" w:hAnsi="Times New Roman" w:cs="Times New Roman"/>
          <w:sz w:val="24"/>
          <w:szCs w:val="24"/>
        </w:rPr>
        <w:t xml:space="preserve">akukan rutinitas makan bersama yang dilakukan setiap malam hari </w:t>
      </w:r>
      <w:r w:rsidR="00E62735" w:rsidRPr="000D7B08">
        <w:rPr>
          <w:rFonts w:ascii="Times New Roman" w:hAnsi="Times New Roman" w:cs="Times New Roman"/>
          <w:sz w:val="24"/>
          <w:szCs w:val="24"/>
        </w:rPr>
        <w:t xml:space="preserve">setelah sembahyang isya’ karena pada pagi dan siang hari memiliki kesibukan masing-masing. </w:t>
      </w:r>
    </w:p>
    <w:p w:rsidR="00E12B84" w:rsidRPr="000D7B08" w:rsidRDefault="00702486" w:rsidP="00C31831">
      <w:pPr>
        <w:pStyle w:val="ListParagraph"/>
        <w:numPr>
          <w:ilvl w:val="0"/>
          <w:numId w:val="23"/>
        </w:numPr>
        <w:spacing w:line="240" w:lineRule="auto"/>
        <w:jc w:val="both"/>
        <w:rPr>
          <w:rFonts w:ascii="Times New Roman" w:hAnsi="Times New Roman" w:cs="Times New Roman"/>
          <w:sz w:val="24"/>
          <w:szCs w:val="24"/>
        </w:rPr>
      </w:pPr>
      <w:r w:rsidRPr="000D7B08">
        <w:rPr>
          <w:rFonts w:ascii="Times New Roman" w:hAnsi="Times New Roman" w:cs="Times New Roman"/>
          <w:i/>
          <w:sz w:val="24"/>
          <w:szCs w:val="24"/>
        </w:rPr>
        <w:t>“</w:t>
      </w:r>
      <w:r w:rsidR="00E12B84" w:rsidRPr="000D7B08">
        <w:rPr>
          <w:rFonts w:ascii="Times New Roman" w:hAnsi="Times New Roman" w:cs="Times New Roman"/>
          <w:i/>
          <w:sz w:val="24"/>
          <w:szCs w:val="24"/>
        </w:rPr>
        <w:t>Kalau hujan kebetulan tidak bebarengan dengan angin dan halilintar, e</w:t>
      </w:r>
      <w:r w:rsidR="009B1572" w:rsidRPr="000D7B08">
        <w:rPr>
          <w:rFonts w:ascii="Times New Roman" w:hAnsi="Times New Roman" w:cs="Times New Roman"/>
          <w:i/>
          <w:sz w:val="24"/>
          <w:szCs w:val="24"/>
        </w:rPr>
        <w:t xml:space="preserve">mak sesekali membolehkan kami berhujan-hujanan di halaman. </w:t>
      </w:r>
      <w:r w:rsidRPr="000D7B08">
        <w:rPr>
          <w:rFonts w:ascii="Times New Roman" w:hAnsi="Times New Roman" w:cs="Times New Roman"/>
          <w:i/>
          <w:sz w:val="24"/>
          <w:szCs w:val="24"/>
        </w:rPr>
        <w:t xml:space="preserve">Begitu kami lari berhamburan ke luar rumah, emak masuk ke dapur menanak nasi dan air panas guna  menghangatkan air mandi kami nanti. </w:t>
      </w:r>
      <w:r w:rsidR="00BC5BF7" w:rsidRPr="000D7B08">
        <w:rPr>
          <w:rFonts w:ascii="Times New Roman" w:hAnsi="Times New Roman" w:cs="Times New Roman"/>
          <w:sz w:val="24"/>
          <w:szCs w:val="24"/>
        </w:rPr>
        <w:t>(Emak, 15)</w:t>
      </w:r>
    </w:p>
    <w:p w:rsidR="00AB190F" w:rsidRPr="000D7B08" w:rsidRDefault="00E62735" w:rsidP="00C31831">
      <w:pPr>
        <w:spacing w:line="360" w:lineRule="auto"/>
        <w:ind w:firstLine="710"/>
        <w:jc w:val="both"/>
        <w:rPr>
          <w:rFonts w:ascii="Times New Roman" w:hAnsi="Times New Roman" w:cs="Times New Roman"/>
          <w:sz w:val="24"/>
          <w:szCs w:val="24"/>
        </w:rPr>
      </w:pPr>
      <w:r w:rsidRPr="000D7B08">
        <w:rPr>
          <w:rFonts w:ascii="Times New Roman" w:hAnsi="Times New Roman" w:cs="Times New Roman"/>
          <w:sz w:val="24"/>
          <w:szCs w:val="24"/>
        </w:rPr>
        <w:t xml:space="preserve">Dari kutipan </w:t>
      </w:r>
      <w:r w:rsidR="009B1572" w:rsidRPr="000D7B08">
        <w:rPr>
          <w:rFonts w:ascii="Times New Roman" w:hAnsi="Times New Roman" w:cs="Times New Roman"/>
          <w:sz w:val="24"/>
          <w:szCs w:val="24"/>
        </w:rPr>
        <w:t>terseb</w:t>
      </w:r>
      <w:r w:rsidR="00E12B84" w:rsidRPr="000D7B08">
        <w:rPr>
          <w:rFonts w:ascii="Times New Roman" w:hAnsi="Times New Roman" w:cs="Times New Roman"/>
          <w:sz w:val="24"/>
          <w:szCs w:val="24"/>
        </w:rPr>
        <w:t xml:space="preserve">ut terjadi saat emak </w:t>
      </w:r>
      <w:r w:rsidR="00AB190F" w:rsidRPr="000D7B08">
        <w:rPr>
          <w:rFonts w:ascii="Times New Roman" w:hAnsi="Times New Roman" w:cs="Times New Roman"/>
          <w:sz w:val="24"/>
          <w:szCs w:val="24"/>
        </w:rPr>
        <w:t xml:space="preserve">menanak nasi dan menghangatkan air untuk mandi. Selain itu emak juga menyiapkan kuluban lengkap dengan irisan telur rebus serta teri, kerupuk dan emping, di samping gorengan ikan jambal. Emak menempatkan nasi di dalam baskom besar yang beralaskan daun pisang. Dan saat Daoed sudah basah kuyup biasanya emak langsung menyuruh mandi dengan air hangat yang sudah disiapkan emak. </w:t>
      </w:r>
    </w:p>
    <w:p w:rsidR="00702486" w:rsidRPr="000D7B08" w:rsidRDefault="00702486" w:rsidP="00C31831">
      <w:pPr>
        <w:pStyle w:val="ListParagraph"/>
        <w:numPr>
          <w:ilvl w:val="0"/>
          <w:numId w:val="23"/>
        </w:numPr>
        <w:spacing w:line="240" w:lineRule="auto"/>
        <w:jc w:val="both"/>
        <w:rPr>
          <w:rFonts w:ascii="Times New Roman" w:hAnsi="Times New Roman" w:cs="Times New Roman"/>
          <w:i/>
          <w:sz w:val="24"/>
          <w:szCs w:val="24"/>
        </w:rPr>
      </w:pPr>
      <w:r w:rsidRPr="000D7B08">
        <w:rPr>
          <w:rFonts w:ascii="Times New Roman" w:hAnsi="Times New Roman" w:cs="Times New Roman"/>
          <w:i/>
          <w:sz w:val="24"/>
          <w:szCs w:val="24"/>
        </w:rPr>
        <w:t>“</w:t>
      </w:r>
      <w:r w:rsidR="00262B97" w:rsidRPr="000D7B08">
        <w:rPr>
          <w:rFonts w:ascii="Times New Roman" w:hAnsi="Times New Roman" w:cs="Times New Roman"/>
          <w:i/>
          <w:sz w:val="24"/>
          <w:szCs w:val="24"/>
        </w:rPr>
        <w:t>Tempat tinggal kami d</w:t>
      </w:r>
      <w:r w:rsidR="007733FD" w:rsidRPr="000D7B08">
        <w:rPr>
          <w:rFonts w:ascii="Times New Roman" w:hAnsi="Times New Roman" w:cs="Times New Roman"/>
          <w:i/>
          <w:sz w:val="24"/>
          <w:szCs w:val="24"/>
        </w:rPr>
        <w:t>i kota Medan disebut Kampung Darat. Letaknya berbatasan dengan hutan. Garis pemisah kampung ini dengan hutan adalah sebuah jalan lurus, yang merupakan jalan terakhir di sebelah barat kota.”</w:t>
      </w:r>
      <w:r w:rsidR="00E42448" w:rsidRPr="000D7B08">
        <w:rPr>
          <w:rFonts w:ascii="Times New Roman" w:hAnsi="Times New Roman" w:cs="Times New Roman"/>
          <w:i/>
          <w:sz w:val="24"/>
          <w:szCs w:val="24"/>
        </w:rPr>
        <w:t xml:space="preserve"> </w:t>
      </w:r>
      <w:r w:rsidR="00E42448" w:rsidRPr="000D7B08">
        <w:rPr>
          <w:rFonts w:ascii="Times New Roman" w:hAnsi="Times New Roman" w:cs="Times New Roman"/>
          <w:sz w:val="24"/>
          <w:szCs w:val="24"/>
        </w:rPr>
        <w:t>(Emak, 30)</w:t>
      </w:r>
    </w:p>
    <w:p w:rsidR="00AB190F" w:rsidRPr="00C31831" w:rsidRDefault="00AB190F" w:rsidP="00C31831">
      <w:pPr>
        <w:spacing w:line="360" w:lineRule="auto"/>
        <w:ind w:firstLine="710"/>
        <w:jc w:val="both"/>
        <w:rPr>
          <w:rFonts w:ascii="Times New Roman" w:hAnsi="Times New Roman" w:cs="Times New Roman"/>
          <w:sz w:val="24"/>
          <w:szCs w:val="24"/>
        </w:rPr>
      </w:pPr>
      <w:r w:rsidRPr="00C31831">
        <w:rPr>
          <w:rFonts w:ascii="Times New Roman" w:hAnsi="Times New Roman" w:cs="Times New Roman"/>
          <w:sz w:val="24"/>
          <w:szCs w:val="24"/>
        </w:rPr>
        <w:t xml:space="preserve">Dari kutipan di atas </w:t>
      </w:r>
      <w:r w:rsidR="00A13DBD" w:rsidRPr="00C31831">
        <w:rPr>
          <w:rFonts w:ascii="Times New Roman" w:hAnsi="Times New Roman" w:cs="Times New Roman"/>
          <w:sz w:val="24"/>
          <w:szCs w:val="24"/>
        </w:rPr>
        <w:t xml:space="preserve">menunjukkan bahwa latar yang dipakai dalam novel tersebut adalah kota Medan yang letaknya berbatasan dengan hutan. Hutan terletak di sebelah barat kota yang dibatasi oleh jalan untuk menuju ke Aceh sedangkan ujung yang melintang ke dataran tinggi Karo sebagai jalan untuk menuju ke Tapanuli. Medan menamakannya dengan sebutan Achterweg. </w:t>
      </w:r>
    </w:p>
    <w:p w:rsidR="00A13DBD" w:rsidRPr="000D7B08" w:rsidRDefault="006409CB" w:rsidP="00C31831">
      <w:pPr>
        <w:pStyle w:val="ListParagraph"/>
        <w:numPr>
          <w:ilvl w:val="0"/>
          <w:numId w:val="23"/>
        </w:numPr>
        <w:spacing w:line="240" w:lineRule="auto"/>
        <w:jc w:val="both"/>
        <w:rPr>
          <w:rFonts w:ascii="Times New Roman" w:hAnsi="Times New Roman" w:cs="Times New Roman"/>
          <w:i/>
          <w:sz w:val="24"/>
          <w:szCs w:val="24"/>
        </w:rPr>
      </w:pPr>
      <w:r w:rsidRPr="000D7B08">
        <w:rPr>
          <w:rFonts w:ascii="Times New Roman" w:hAnsi="Times New Roman" w:cs="Times New Roman"/>
          <w:i/>
          <w:sz w:val="24"/>
          <w:szCs w:val="24"/>
        </w:rPr>
        <w:t>“</w:t>
      </w:r>
      <w:r w:rsidR="00953B20" w:rsidRPr="000D7B08">
        <w:rPr>
          <w:rFonts w:ascii="Times New Roman" w:hAnsi="Times New Roman" w:cs="Times New Roman"/>
          <w:i/>
          <w:sz w:val="24"/>
          <w:szCs w:val="24"/>
        </w:rPr>
        <w:t>Rawa merupakan tempat berbagai jenis binatang minum, seperti kijang, babi hutan, kancil, dan lain-lain.</w:t>
      </w:r>
      <w:r w:rsidR="00E42448" w:rsidRPr="000D7B08">
        <w:rPr>
          <w:rFonts w:ascii="Times New Roman" w:hAnsi="Times New Roman" w:cs="Times New Roman"/>
          <w:i/>
          <w:sz w:val="24"/>
          <w:szCs w:val="24"/>
        </w:rPr>
        <w:t xml:space="preserve">  </w:t>
      </w:r>
      <w:r w:rsidR="00E42448" w:rsidRPr="000D7B08">
        <w:rPr>
          <w:rFonts w:ascii="Times New Roman" w:hAnsi="Times New Roman" w:cs="Times New Roman"/>
          <w:sz w:val="24"/>
          <w:szCs w:val="24"/>
        </w:rPr>
        <w:t>(Emak, 37)</w:t>
      </w:r>
    </w:p>
    <w:p w:rsidR="00A13DBD" w:rsidRPr="00C31831" w:rsidRDefault="00A13DBD" w:rsidP="00C31831">
      <w:pPr>
        <w:spacing w:line="360" w:lineRule="auto"/>
        <w:ind w:firstLine="710"/>
        <w:jc w:val="both"/>
        <w:rPr>
          <w:rFonts w:ascii="Times New Roman" w:hAnsi="Times New Roman" w:cs="Times New Roman"/>
          <w:i/>
          <w:sz w:val="24"/>
          <w:szCs w:val="24"/>
        </w:rPr>
      </w:pPr>
      <w:r w:rsidRPr="00C31831">
        <w:rPr>
          <w:rFonts w:ascii="Times New Roman" w:hAnsi="Times New Roman" w:cs="Times New Roman"/>
          <w:sz w:val="24"/>
          <w:szCs w:val="24"/>
        </w:rPr>
        <w:t xml:space="preserve">Dari kutipan di atas menunjukkan bahwa latar yang dipakai dalam novel tersebut adalah </w:t>
      </w:r>
      <w:r w:rsidR="006B0554" w:rsidRPr="00C31831">
        <w:rPr>
          <w:rFonts w:ascii="Times New Roman" w:hAnsi="Times New Roman" w:cs="Times New Roman"/>
          <w:sz w:val="24"/>
          <w:szCs w:val="24"/>
        </w:rPr>
        <w:t>rawa. Kutipan tersebut di dapat saat emak dan Daoed berada di rawa</w:t>
      </w:r>
      <w:r w:rsidR="00BD77AE" w:rsidRPr="00C31831">
        <w:rPr>
          <w:rFonts w:ascii="Times New Roman" w:hAnsi="Times New Roman" w:cs="Times New Roman"/>
          <w:sz w:val="24"/>
          <w:szCs w:val="24"/>
        </w:rPr>
        <w:t xml:space="preserve">. Dan Daoed ingin membuat </w:t>
      </w:r>
      <w:r w:rsidR="00BD77AE" w:rsidRPr="00C31831">
        <w:rPr>
          <w:rFonts w:ascii="Times New Roman" w:hAnsi="Times New Roman" w:cs="Times New Roman"/>
          <w:sz w:val="24"/>
          <w:szCs w:val="24"/>
        </w:rPr>
        <w:lastRenderedPageBreak/>
        <w:t xml:space="preserve">kemah di dekat rawa saat bulan purnama, tapi emak melarangnya karena di rawa tidak seperti yang ada di dalam dongeng yang tidak ada nyamuk, melainkan di rawa terdapat adanya banyak nyamuk. Di samping itu di rawa justru mengharuskan untuk berhati-hati karena binatang air yang ada di rawa merupakan santapan ular. Selain itu, di rawa dijadikan sebagai </w:t>
      </w:r>
      <w:r w:rsidR="00953B20" w:rsidRPr="00C31831">
        <w:rPr>
          <w:rFonts w:ascii="Times New Roman" w:hAnsi="Times New Roman" w:cs="Times New Roman"/>
          <w:sz w:val="24"/>
          <w:szCs w:val="24"/>
        </w:rPr>
        <w:t xml:space="preserve">tempat jenis binatang yang digemari oleh harimau. </w:t>
      </w:r>
      <w:r w:rsidR="00BD77AE" w:rsidRPr="00C31831">
        <w:rPr>
          <w:rFonts w:ascii="Times New Roman" w:hAnsi="Times New Roman" w:cs="Times New Roman"/>
          <w:sz w:val="24"/>
          <w:szCs w:val="24"/>
        </w:rPr>
        <w:t xml:space="preserve"> </w:t>
      </w:r>
    </w:p>
    <w:p w:rsidR="00262B97" w:rsidRPr="000D7B08" w:rsidRDefault="00F84108" w:rsidP="00C31831">
      <w:pPr>
        <w:pStyle w:val="ListParagraph"/>
        <w:numPr>
          <w:ilvl w:val="0"/>
          <w:numId w:val="23"/>
        </w:numPr>
        <w:spacing w:line="240" w:lineRule="auto"/>
        <w:jc w:val="both"/>
        <w:rPr>
          <w:rFonts w:ascii="Times New Roman" w:hAnsi="Times New Roman" w:cs="Times New Roman"/>
          <w:i/>
          <w:sz w:val="24"/>
          <w:szCs w:val="24"/>
        </w:rPr>
      </w:pPr>
      <w:r w:rsidRPr="000D7B08">
        <w:rPr>
          <w:rFonts w:ascii="Times New Roman" w:hAnsi="Times New Roman" w:cs="Times New Roman"/>
          <w:i/>
          <w:sz w:val="24"/>
          <w:szCs w:val="24"/>
        </w:rPr>
        <w:t>“Mula-mula terjadi pada tahun 1947 di Yogyakarta, dimana aku berkesempatan bertemu dan sekaligus dengan ketiga Bung Besar, yaitu</w:t>
      </w:r>
      <w:r w:rsidR="00E42448" w:rsidRPr="000D7B08">
        <w:rPr>
          <w:rFonts w:ascii="Times New Roman" w:hAnsi="Times New Roman" w:cs="Times New Roman"/>
          <w:i/>
          <w:sz w:val="24"/>
          <w:szCs w:val="24"/>
        </w:rPr>
        <w:t xml:space="preserve"> Soekarno, Hatta, dan Sjahrir.”  </w:t>
      </w:r>
      <w:r w:rsidR="00E42448" w:rsidRPr="000D7B08">
        <w:rPr>
          <w:rFonts w:ascii="Times New Roman" w:hAnsi="Times New Roman" w:cs="Times New Roman"/>
          <w:sz w:val="24"/>
          <w:szCs w:val="24"/>
        </w:rPr>
        <w:t>(Emak, 28)</w:t>
      </w:r>
    </w:p>
    <w:p w:rsidR="00953B20" w:rsidRPr="00C31831" w:rsidRDefault="00953B20" w:rsidP="00C31831">
      <w:pPr>
        <w:spacing w:line="360" w:lineRule="auto"/>
        <w:ind w:firstLine="710"/>
        <w:jc w:val="both"/>
        <w:rPr>
          <w:rFonts w:ascii="Times New Roman" w:hAnsi="Times New Roman" w:cs="Times New Roman"/>
          <w:sz w:val="24"/>
          <w:szCs w:val="24"/>
        </w:rPr>
      </w:pPr>
      <w:r w:rsidRPr="00C31831">
        <w:rPr>
          <w:rFonts w:ascii="Times New Roman" w:hAnsi="Times New Roman" w:cs="Times New Roman"/>
          <w:sz w:val="24"/>
          <w:szCs w:val="24"/>
        </w:rPr>
        <w:t xml:space="preserve">Dari kutipan di atas menunjukkan bahwa latar yang dipakai dalam novel tersebut berada di kota Yogyakarta. Kutipan tersebut di dapatkan saat Daoed </w:t>
      </w:r>
      <w:r w:rsidR="00B968C5" w:rsidRPr="00C31831">
        <w:rPr>
          <w:rFonts w:ascii="Times New Roman" w:hAnsi="Times New Roman" w:cs="Times New Roman"/>
          <w:sz w:val="24"/>
          <w:szCs w:val="24"/>
        </w:rPr>
        <w:t xml:space="preserve">memiliki harapan yang tidak berani dimimpikan sebelumnya untuk bertemu Mohamad Hatta. Dan akhirnya harapan tersebut dikabulkan oleh Tuhan saat melanjutkan sekolah di Jawa tepatnya di kota Yogyakarta, di mana Daoed berkesempatan bertemu sekaligus dari ketiga Bung Besar . yaitu Soekarno, Hatta, dan Sjahrir bahkan Daoed sempat berdiskusi tentang seni lukis. </w:t>
      </w:r>
    </w:p>
    <w:p w:rsidR="000E2009" w:rsidRPr="000D7B08" w:rsidRDefault="000E2009" w:rsidP="00C31831">
      <w:pPr>
        <w:pStyle w:val="ListParagraph"/>
        <w:numPr>
          <w:ilvl w:val="0"/>
          <w:numId w:val="23"/>
        </w:numPr>
        <w:spacing w:line="240" w:lineRule="auto"/>
        <w:jc w:val="both"/>
        <w:rPr>
          <w:rFonts w:ascii="Times New Roman" w:hAnsi="Times New Roman" w:cs="Times New Roman"/>
          <w:i/>
          <w:sz w:val="24"/>
          <w:szCs w:val="24"/>
        </w:rPr>
      </w:pPr>
      <w:r w:rsidRPr="000D7B08">
        <w:rPr>
          <w:rFonts w:ascii="Times New Roman" w:hAnsi="Times New Roman" w:cs="Times New Roman"/>
          <w:i/>
          <w:sz w:val="24"/>
          <w:szCs w:val="24"/>
        </w:rPr>
        <w:t>“Keesokan harinya aku dituntun emak menemui kepala sekolah untuk pendaftaran. Sepanjang jalan menuju ke sekolah hatiku berdebar penuh harapan. Kurasa duni</w:t>
      </w:r>
      <w:r w:rsidR="00E42448" w:rsidRPr="000D7B08">
        <w:rPr>
          <w:rFonts w:ascii="Times New Roman" w:hAnsi="Times New Roman" w:cs="Times New Roman"/>
          <w:i/>
          <w:sz w:val="24"/>
          <w:szCs w:val="24"/>
        </w:rPr>
        <w:t xml:space="preserve">a ini seperti milikku.” </w:t>
      </w:r>
      <w:r w:rsidR="00E42448" w:rsidRPr="000D7B08">
        <w:rPr>
          <w:rFonts w:ascii="Times New Roman" w:hAnsi="Times New Roman" w:cs="Times New Roman"/>
          <w:sz w:val="24"/>
          <w:szCs w:val="24"/>
        </w:rPr>
        <w:t xml:space="preserve">(Emak, </w:t>
      </w:r>
      <w:r w:rsidRPr="000D7B08">
        <w:rPr>
          <w:rFonts w:ascii="Times New Roman" w:hAnsi="Times New Roman" w:cs="Times New Roman"/>
          <w:sz w:val="24"/>
          <w:szCs w:val="24"/>
        </w:rPr>
        <w:t>83)</w:t>
      </w:r>
      <w:r w:rsidRPr="000D7B08">
        <w:rPr>
          <w:rFonts w:ascii="Times New Roman" w:hAnsi="Times New Roman" w:cs="Times New Roman"/>
          <w:i/>
          <w:sz w:val="24"/>
          <w:szCs w:val="24"/>
        </w:rPr>
        <w:t xml:space="preserve"> </w:t>
      </w:r>
    </w:p>
    <w:p w:rsidR="00CA4426" w:rsidRPr="00C31831" w:rsidRDefault="00B968C5" w:rsidP="00C31831">
      <w:pPr>
        <w:spacing w:line="360" w:lineRule="auto"/>
        <w:ind w:firstLine="710"/>
        <w:jc w:val="both"/>
        <w:rPr>
          <w:rFonts w:ascii="Times New Roman" w:hAnsi="Times New Roman" w:cs="Times New Roman"/>
          <w:sz w:val="24"/>
          <w:szCs w:val="24"/>
        </w:rPr>
      </w:pPr>
      <w:r w:rsidRPr="00C31831">
        <w:rPr>
          <w:rFonts w:ascii="Times New Roman" w:hAnsi="Times New Roman" w:cs="Times New Roman"/>
          <w:sz w:val="24"/>
          <w:szCs w:val="24"/>
        </w:rPr>
        <w:t>Dari kutipan di atas menunjukkan bahwa latar yang dipakai dalam novel tersebut adalah sekolah. Kutipan tersebut didapatkan saat</w:t>
      </w:r>
      <w:r w:rsidR="00CA4426" w:rsidRPr="00C31831">
        <w:rPr>
          <w:rFonts w:ascii="Times New Roman" w:hAnsi="Times New Roman" w:cs="Times New Roman"/>
          <w:sz w:val="24"/>
          <w:szCs w:val="24"/>
        </w:rPr>
        <w:t xml:space="preserve"> percakapan antara emak dan kakak Daoed yang menyuruh kakaknya untuk membawa Daoed </w:t>
      </w:r>
      <w:r w:rsidR="00BE49B8" w:rsidRPr="00C31831">
        <w:rPr>
          <w:rFonts w:ascii="Times New Roman" w:hAnsi="Times New Roman" w:cs="Times New Roman"/>
          <w:sz w:val="24"/>
          <w:szCs w:val="24"/>
        </w:rPr>
        <w:t>melihat sekolah. Semenjak itulah hasrat Daoed untuk bersekolah semakin</w:t>
      </w:r>
      <w:r w:rsidR="002637DA" w:rsidRPr="00C31831">
        <w:rPr>
          <w:rFonts w:ascii="Times New Roman" w:hAnsi="Times New Roman" w:cs="Times New Roman"/>
          <w:sz w:val="24"/>
          <w:szCs w:val="24"/>
        </w:rPr>
        <w:t xml:space="preserve">. Ketika beberapa bulan kemudian kakaknya mengatakan bahwa pendaftaran sekolah tahun berikutnya sudah dimulai. </w:t>
      </w:r>
      <w:r w:rsidR="00CA4426" w:rsidRPr="00C31831">
        <w:rPr>
          <w:rFonts w:ascii="Times New Roman" w:hAnsi="Times New Roman" w:cs="Times New Roman"/>
          <w:sz w:val="24"/>
          <w:szCs w:val="24"/>
        </w:rPr>
        <w:t xml:space="preserve"> usianya lima tahun</w:t>
      </w:r>
      <w:r w:rsidRPr="00C31831">
        <w:rPr>
          <w:rFonts w:ascii="Times New Roman" w:hAnsi="Times New Roman" w:cs="Times New Roman"/>
          <w:sz w:val="24"/>
          <w:szCs w:val="24"/>
        </w:rPr>
        <w:t xml:space="preserve"> emak </w:t>
      </w:r>
      <w:r w:rsidR="00CA4426" w:rsidRPr="00C31831">
        <w:rPr>
          <w:rFonts w:ascii="Times New Roman" w:hAnsi="Times New Roman" w:cs="Times New Roman"/>
          <w:sz w:val="24"/>
          <w:szCs w:val="24"/>
        </w:rPr>
        <w:t>selalu me</w:t>
      </w:r>
      <w:r w:rsidRPr="00C31831">
        <w:rPr>
          <w:rFonts w:ascii="Times New Roman" w:hAnsi="Times New Roman" w:cs="Times New Roman"/>
          <w:sz w:val="24"/>
          <w:szCs w:val="24"/>
        </w:rPr>
        <w:t xml:space="preserve">dan Daoed menemui kepala sekolah untuk pendaftaran. </w:t>
      </w:r>
      <w:r w:rsidR="00CA4426" w:rsidRPr="00C31831">
        <w:rPr>
          <w:rFonts w:ascii="Times New Roman" w:hAnsi="Times New Roman" w:cs="Times New Roman"/>
          <w:sz w:val="24"/>
          <w:szCs w:val="24"/>
        </w:rPr>
        <w:t>Sepanjang jalan menuju ke sekolah Daoed sangat senang bahkan ia merasa bahwa dunia ini seperti miliknya. Ia sangat senang karena bisa sekolah</w:t>
      </w:r>
    </w:p>
    <w:p w:rsidR="00DA2B35" w:rsidRPr="000D7B08" w:rsidRDefault="00783805" w:rsidP="00C23A42">
      <w:pPr>
        <w:pStyle w:val="ListParagraph"/>
        <w:numPr>
          <w:ilvl w:val="0"/>
          <w:numId w:val="21"/>
        </w:num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Latar waktu</w:t>
      </w:r>
    </w:p>
    <w:p w:rsidR="00E55318" w:rsidRPr="00C31831" w:rsidRDefault="00E55318" w:rsidP="00C31831">
      <w:pPr>
        <w:spacing w:line="360" w:lineRule="auto"/>
        <w:ind w:firstLine="360"/>
        <w:jc w:val="both"/>
        <w:rPr>
          <w:rFonts w:ascii="Times New Roman" w:hAnsi="Times New Roman" w:cs="Times New Roman"/>
          <w:sz w:val="24"/>
          <w:szCs w:val="24"/>
        </w:rPr>
      </w:pPr>
      <w:r w:rsidRPr="00C31831">
        <w:rPr>
          <w:rFonts w:ascii="Times New Roman" w:hAnsi="Times New Roman" w:cs="Times New Roman"/>
          <w:sz w:val="24"/>
          <w:szCs w:val="24"/>
        </w:rPr>
        <w:t xml:space="preserve">Latar waktu adalah waktu peristiwa tersebut terjadi. Latar waktu yang dipakai dalam novel </w:t>
      </w:r>
      <w:r w:rsidRPr="00C31831">
        <w:rPr>
          <w:rFonts w:ascii="Times New Roman" w:hAnsi="Times New Roman" w:cs="Times New Roman"/>
          <w:i/>
          <w:sz w:val="24"/>
          <w:szCs w:val="24"/>
        </w:rPr>
        <w:t>Emak</w:t>
      </w:r>
      <w:r w:rsidRPr="00C31831">
        <w:rPr>
          <w:rFonts w:ascii="Times New Roman" w:hAnsi="Times New Roman" w:cs="Times New Roman"/>
          <w:sz w:val="24"/>
          <w:szCs w:val="24"/>
        </w:rPr>
        <w:t xml:space="preserve"> adalah siang, sore, malam, esok-lusa, tahun, minggu, dan bulan purnama. Hal tersebut dapat diketahui dalam bentuk percakapan atau dialog pada kutipan berikut.  </w:t>
      </w:r>
    </w:p>
    <w:p w:rsidR="00DA2B35" w:rsidRPr="000D7B08" w:rsidRDefault="00DA2B35" w:rsidP="00C31831">
      <w:pPr>
        <w:spacing w:line="240" w:lineRule="auto"/>
        <w:ind w:left="360"/>
        <w:jc w:val="both"/>
        <w:rPr>
          <w:rFonts w:ascii="Times New Roman" w:hAnsi="Times New Roman" w:cs="Times New Roman"/>
          <w:sz w:val="24"/>
          <w:szCs w:val="24"/>
        </w:rPr>
      </w:pPr>
      <w:r w:rsidRPr="000D7B08">
        <w:rPr>
          <w:rFonts w:ascii="Times New Roman" w:hAnsi="Times New Roman" w:cs="Times New Roman"/>
          <w:i/>
          <w:sz w:val="24"/>
          <w:szCs w:val="24"/>
        </w:rPr>
        <w:lastRenderedPageBreak/>
        <w:t>“Makan bersama umumnya terjadi pada malam hari, sesudah sembahyang isya, karena di pagi dan siang hari setiap orang punya jadwalnya sendiri sesuai dengan kesibukann</w:t>
      </w:r>
      <w:r w:rsidR="00E42448" w:rsidRPr="000D7B08">
        <w:rPr>
          <w:rFonts w:ascii="Times New Roman" w:hAnsi="Times New Roman" w:cs="Times New Roman"/>
          <w:i/>
          <w:sz w:val="24"/>
          <w:szCs w:val="24"/>
        </w:rPr>
        <w:t xml:space="preserve">ya masing-masing.”  </w:t>
      </w:r>
      <w:r w:rsidR="00E42448" w:rsidRPr="000D7B08">
        <w:rPr>
          <w:rFonts w:ascii="Times New Roman" w:hAnsi="Times New Roman" w:cs="Times New Roman"/>
          <w:sz w:val="24"/>
          <w:szCs w:val="24"/>
        </w:rPr>
        <w:t>(Emak, 4)</w:t>
      </w:r>
    </w:p>
    <w:p w:rsidR="00895346" w:rsidRPr="000D7B08" w:rsidRDefault="00895346"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terlihat bahwa latar waktu yang tergambar dalam novel Emak adalah malam hari. Malam hari adalah waktu yang digunakan oleh keluarga Daoed untuk berkumpul biasanya mereka menggunakannya untuk makan bersama setelah sembayang isya’. Biasanya mereka berkumpul di ruang tengah dengan duduk bersila di atas lantai beralaskan tikar pandan membentuk semacam lingkaran yang mengelilingi makanan. </w:t>
      </w:r>
    </w:p>
    <w:p w:rsidR="00D55D4A" w:rsidRPr="000D7B08" w:rsidRDefault="00D55D4A" w:rsidP="00C23A42">
      <w:pPr>
        <w:pStyle w:val="ListParagraph"/>
        <w:numPr>
          <w:ilvl w:val="0"/>
          <w:numId w:val="21"/>
        </w:num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Latar Suasana </w:t>
      </w:r>
    </w:p>
    <w:p w:rsidR="00E55318" w:rsidRPr="000D7B08" w:rsidRDefault="00D55D4A" w:rsidP="00C31831">
      <w:pPr>
        <w:spacing w:line="360" w:lineRule="auto"/>
        <w:ind w:firstLine="360"/>
        <w:jc w:val="both"/>
        <w:rPr>
          <w:rFonts w:ascii="Times New Roman" w:hAnsi="Times New Roman" w:cs="Times New Roman"/>
          <w:i/>
          <w:sz w:val="24"/>
          <w:szCs w:val="24"/>
        </w:rPr>
      </w:pPr>
      <w:r w:rsidRPr="000D7B08">
        <w:rPr>
          <w:rFonts w:ascii="Times New Roman" w:hAnsi="Times New Roman" w:cs="Times New Roman"/>
          <w:sz w:val="24"/>
          <w:szCs w:val="24"/>
        </w:rPr>
        <w:t xml:space="preserve">Latar suasana adalah </w:t>
      </w:r>
      <w:r w:rsidR="00234303" w:rsidRPr="000D7B08">
        <w:rPr>
          <w:rFonts w:ascii="Times New Roman" w:hAnsi="Times New Roman" w:cs="Times New Roman"/>
          <w:sz w:val="24"/>
          <w:szCs w:val="24"/>
        </w:rPr>
        <w:t>keadaan atau kondisi yang tergambar pada</w:t>
      </w:r>
      <w:r w:rsidR="00E55318" w:rsidRPr="000D7B08">
        <w:rPr>
          <w:rFonts w:ascii="Times New Roman" w:hAnsi="Times New Roman" w:cs="Times New Roman"/>
          <w:sz w:val="24"/>
          <w:szCs w:val="24"/>
        </w:rPr>
        <w:t xml:space="preserve"> peristiwa</w:t>
      </w:r>
      <w:r w:rsidR="00234303" w:rsidRPr="000D7B08">
        <w:rPr>
          <w:rFonts w:ascii="Times New Roman" w:hAnsi="Times New Roman" w:cs="Times New Roman"/>
          <w:sz w:val="24"/>
          <w:szCs w:val="24"/>
        </w:rPr>
        <w:t xml:space="preserve">. Latar suasana </w:t>
      </w:r>
      <w:r w:rsidR="00E55318" w:rsidRPr="000D7B08">
        <w:rPr>
          <w:rFonts w:ascii="Times New Roman" w:hAnsi="Times New Roman" w:cs="Times New Roman"/>
          <w:sz w:val="24"/>
          <w:szCs w:val="24"/>
        </w:rPr>
        <w:t xml:space="preserve">dalam novel </w:t>
      </w:r>
      <w:r w:rsidR="00E55318" w:rsidRPr="000D7B08">
        <w:rPr>
          <w:rFonts w:ascii="Times New Roman" w:hAnsi="Times New Roman" w:cs="Times New Roman"/>
          <w:i/>
          <w:sz w:val="24"/>
          <w:szCs w:val="24"/>
        </w:rPr>
        <w:t>Emak</w:t>
      </w:r>
      <w:r w:rsidR="00E55318" w:rsidRPr="000D7B08">
        <w:rPr>
          <w:rFonts w:ascii="Times New Roman" w:hAnsi="Times New Roman" w:cs="Times New Roman"/>
          <w:sz w:val="24"/>
          <w:szCs w:val="24"/>
        </w:rPr>
        <w:t xml:space="preserve"> adalah bahagia, senang, sedih, tegang, hening, takut, dan gelisah</w:t>
      </w:r>
      <w:r w:rsidR="00273CA5" w:rsidRPr="000D7B08">
        <w:rPr>
          <w:rFonts w:ascii="Times New Roman" w:hAnsi="Times New Roman" w:cs="Times New Roman"/>
          <w:sz w:val="24"/>
          <w:szCs w:val="24"/>
        </w:rPr>
        <w:t xml:space="preserve">, semangat, dan kecewa. </w:t>
      </w:r>
      <w:r w:rsidR="00E55318" w:rsidRPr="000D7B08">
        <w:rPr>
          <w:rFonts w:ascii="Times New Roman" w:hAnsi="Times New Roman" w:cs="Times New Roman"/>
          <w:sz w:val="24"/>
          <w:szCs w:val="24"/>
        </w:rPr>
        <w:t xml:space="preserve">Hal tersebut dapat diketahui dalam bentuk percakapan atau dialog pada kutipan berikut.  </w:t>
      </w:r>
    </w:p>
    <w:p w:rsidR="00B33A01" w:rsidRPr="000D7B08" w:rsidRDefault="00B33A01" w:rsidP="00C31831">
      <w:pPr>
        <w:spacing w:line="240" w:lineRule="auto"/>
        <w:ind w:left="360"/>
        <w:jc w:val="both"/>
        <w:rPr>
          <w:rFonts w:ascii="Times New Roman" w:hAnsi="Times New Roman" w:cs="Times New Roman"/>
          <w:sz w:val="24"/>
          <w:szCs w:val="24"/>
        </w:rPr>
      </w:pPr>
      <w:r w:rsidRPr="000D7B08">
        <w:rPr>
          <w:rFonts w:ascii="Times New Roman" w:hAnsi="Times New Roman" w:cs="Times New Roman"/>
          <w:i/>
          <w:sz w:val="24"/>
          <w:szCs w:val="24"/>
        </w:rPr>
        <w:t>“Sewaktu kakak tertua akan melahirkan anaknya yang pertama, dia kelihatan sangat takut dan gelisah</w:t>
      </w:r>
      <w:r w:rsidRPr="000D7B08">
        <w:rPr>
          <w:rFonts w:ascii="Times New Roman" w:hAnsi="Times New Roman" w:cs="Times New Roman"/>
          <w:sz w:val="24"/>
          <w:szCs w:val="24"/>
        </w:rPr>
        <w:t>.”</w:t>
      </w:r>
      <w:r w:rsidR="00751F8E" w:rsidRPr="000D7B08">
        <w:rPr>
          <w:rFonts w:ascii="Times New Roman" w:hAnsi="Times New Roman" w:cs="Times New Roman"/>
          <w:sz w:val="24"/>
          <w:szCs w:val="24"/>
        </w:rPr>
        <w:t xml:space="preserve"> </w:t>
      </w:r>
      <w:r w:rsidRPr="000D7B08">
        <w:rPr>
          <w:rFonts w:ascii="Times New Roman" w:hAnsi="Times New Roman" w:cs="Times New Roman"/>
          <w:sz w:val="24"/>
          <w:szCs w:val="24"/>
        </w:rPr>
        <w:t>(</w:t>
      </w:r>
      <w:r w:rsidR="00D5133E" w:rsidRPr="000D7B08">
        <w:rPr>
          <w:rFonts w:ascii="Times New Roman" w:hAnsi="Times New Roman" w:cs="Times New Roman"/>
          <w:sz w:val="24"/>
          <w:szCs w:val="24"/>
        </w:rPr>
        <w:t>Emak</w:t>
      </w:r>
      <w:r w:rsidRPr="000D7B08">
        <w:rPr>
          <w:rFonts w:ascii="Times New Roman" w:hAnsi="Times New Roman" w:cs="Times New Roman"/>
          <w:sz w:val="24"/>
          <w:szCs w:val="24"/>
        </w:rPr>
        <w:t>, 54)</w:t>
      </w:r>
    </w:p>
    <w:p w:rsidR="001F5D4D" w:rsidRPr="000D7B08" w:rsidRDefault="001F5D4D"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B</w:t>
      </w:r>
      <w:r w:rsidR="00E919B6" w:rsidRPr="000D7B08">
        <w:rPr>
          <w:rFonts w:ascii="Times New Roman" w:hAnsi="Times New Roman" w:cs="Times New Roman"/>
          <w:sz w:val="24"/>
          <w:szCs w:val="24"/>
        </w:rPr>
        <w:t>erdasarkan kutipan di at</w:t>
      </w:r>
      <w:r w:rsidRPr="000D7B08">
        <w:rPr>
          <w:rFonts w:ascii="Times New Roman" w:hAnsi="Times New Roman" w:cs="Times New Roman"/>
          <w:sz w:val="24"/>
          <w:szCs w:val="24"/>
        </w:rPr>
        <w:t xml:space="preserve">as digambarkan </w:t>
      </w:r>
      <w:r w:rsidR="003B52E6" w:rsidRPr="000D7B08">
        <w:rPr>
          <w:rFonts w:ascii="Times New Roman" w:hAnsi="Times New Roman" w:cs="Times New Roman"/>
          <w:sz w:val="24"/>
          <w:szCs w:val="24"/>
        </w:rPr>
        <w:t>suasana ketakutan yang terjadi pada kakak tertua yang akan melahirkan anak pertamanya di rumah sakit. Sebenarnya Kak Nani tidak takut kepada dokter dan rumah sakit. Melainkan di kalangan anak di kampung beredar cerita bahwa orang yang ber</w:t>
      </w:r>
      <w:r w:rsidR="00186C77" w:rsidRPr="000D7B08">
        <w:rPr>
          <w:rFonts w:ascii="Times New Roman" w:hAnsi="Times New Roman" w:cs="Times New Roman"/>
          <w:sz w:val="24"/>
          <w:szCs w:val="24"/>
        </w:rPr>
        <w:t xml:space="preserve">ada di rumah sakit akan dipotong-potong oleh dokter. Selain itu Kak Nani juga takut kalau sendirian di rumah sakit sehingga emak berkeinginan menemani Kak Nani. </w:t>
      </w:r>
    </w:p>
    <w:p w:rsidR="00B33A01" w:rsidRPr="000D7B08" w:rsidRDefault="00B33A01" w:rsidP="00C31831">
      <w:pPr>
        <w:spacing w:line="240" w:lineRule="auto"/>
        <w:ind w:left="360"/>
        <w:jc w:val="both"/>
        <w:rPr>
          <w:rFonts w:ascii="Times New Roman" w:hAnsi="Times New Roman" w:cs="Times New Roman"/>
          <w:sz w:val="24"/>
          <w:szCs w:val="24"/>
        </w:rPr>
      </w:pPr>
      <w:r w:rsidRPr="000D7B08">
        <w:rPr>
          <w:rFonts w:ascii="Times New Roman" w:hAnsi="Times New Roman" w:cs="Times New Roman"/>
          <w:i/>
          <w:sz w:val="24"/>
          <w:szCs w:val="24"/>
        </w:rPr>
        <w:t>“Kami tak tahu apa-apa yang dibicarakannya dengan dokter ini, tetapi kulihat wajahnuya ceria sekali di saat kembali ke tempat kami menunggu. “Beres,”katanya dengan nada gembira.</w:t>
      </w:r>
      <w:r w:rsidR="00751F8E" w:rsidRPr="000D7B08">
        <w:rPr>
          <w:rFonts w:ascii="Times New Roman" w:hAnsi="Times New Roman" w:cs="Times New Roman"/>
          <w:i/>
          <w:sz w:val="24"/>
          <w:szCs w:val="24"/>
        </w:rPr>
        <w:t xml:space="preserve">” </w:t>
      </w:r>
      <w:r w:rsidR="00D5133E" w:rsidRPr="000D7B08">
        <w:rPr>
          <w:rFonts w:ascii="Times New Roman" w:hAnsi="Times New Roman" w:cs="Times New Roman"/>
          <w:sz w:val="24"/>
          <w:szCs w:val="24"/>
        </w:rPr>
        <w:t>(Emak, 56)</w:t>
      </w:r>
    </w:p>
    <w:p w:rsidR="00186C77" w:rsidRPr="000D7B08" w:rsidRDefault="00E919B6"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digambarkan suasana ceria yang </w:t>
      </w:r>
      <w:r w:rsidR="00857AA1" w:rsidRPr="000D7B08">
        <w:rPr>
          <w:rFonts w:ascii="Times New Roman" w:hAnsi="Times New Roman" w:cs="Times New Roman"/>
          <w:sz w:val="24"/>
          <w:szCs w:val="24"/>
        </w:rPr>
        <w:t xml:space="preserve">terjadi kepada emak saat diizinkan dokter  menunggu Kak Nani setiap malam selama di rumah sakit. Padahal peraturan yang ditetapkan oleh rumah sakit saat jam 12 malam selain suami dan keluarga dilarang untuk menunggu pasien itupun dibatasi waktunya. </w:t>
      </w:r>
      <w:r w:rsidR="00B055B1" w:rsidRPr="000D7B08">
        <w:rPr>
          <w:rFonts w:ascii="Times New Roman" w:hAnsi="Times New Roman" w:cs="Times New Roman"/>
          <w:sz w:val="24"/>
          <w:szCs w:val="24"/>
        </w:rPr>
        <w:t>E</w:t>
      </w:r>
      <w:r w:rsidR="00857AA1" w:rsidRPr="000D7B08">
        <w:rPr>
          <w:rFonts w:ascii="Times New Roman" w:hAnsi="Times New Roman" w:cs="Times New Roman"/>
          <w:sz w:val="24"/>
          <w:szCs w:val="24"/>
        </w:rPr>
        <w:t>mak berinisiatif menemui dokter untuk meminta izin kepada suzter karena susternya tidak mengizinkan emak pun terpaksa menemui dokter untuk meminta izin menemani Kak Nani</w:t>
      </w:r>
      <w:r w:rsidR="00B055B1" w:rsidRPr="000D7B08">
        <w:rPr>
          <w:rFonts w:ascii="Times New Roman" w:hAnsi="Times New Roman" w:cs="Times New Roman"/>
          <w:sz w:val="24"/>
          <w:szCs w:val="24"/>
        </w:rPr>
        <w:t xml:space="preserve"> selama di rumah sakit akhirnya dokter mengizinkan emak. </w:t>
      </w:r>
      <w:r w:rsidR="00857AA1" w:rsidRPr="000D7B08">
        <w:rPr>
          <w:rFonts w:ascii="Times New Roman" w:hAnsi="Times New Roman" w:cs="Times New Roman"/>
          <w:sz w:val="24"/>
          <w:szCs w:val="24"/>
        </w:rPr>
        <w:t xml:space="preserve"> </w:t>
      </w:r>
    </w:p>
    <w:p w:rsidR="00B055B1" w:rsidRPr="000D7B08" w:rsidRDefault="00B055B1" w:rsidP="00C31831">
      <w:pPr>
        <w:spacing w:line="240" w:lineRule="auto"/>
        <w:ind w:left="360"/>
        <w:jc w:val="both"/>
        <w:rPr>
          <w:rFonts w:ascii="Times New Roman" w:hAnsi="Times New Roman" w:cs="Times New Roman"/>
          <w:i/>
          <w:sz w:val="24"/>
          <w:szCs w:val="24"/>
        </w:rPr>
      </w:pPr>
      <w:r w:rsidRPr="000D7B08">
        <w:rPr>
          <w:rFonts w:ascii="Times New Roman" w:hAnsi="Times New Roman" w:cs="Times New Roman"/>
          <w:i/>
          <w:sz w:val="24"/>
          <w:szCs w:val="24"/>
        </w:rPr>
        <w:lastRenderedPageBreak/>
        <w:t>“Saya … saya takut,” kataku hampir berbisik.”Bapak…emak, tidak takut?” aku bertanya</w:t>
      </w:r>
      <w:r w:rsidR="00C31831">
        <w:rPr>
          <w:rFonts w:ascii="Times New Roman" w:hAnsi="Times New Roman" w:cs="Times New Roman"/>
          <w:i/>
          <w:sz w:val="24"/>
          <w:szCs w:val="24"/>
        </w:rPr>
        <w:tab/>
      </w:r>
      <w:r w:rsidRPr="000D7B08">
        <w:rPr>
          <w:rFonts w:ascii="Times New Roman" w:hAnsi="Times New Roman" w:cs="Times New Roman"/>
          <w:i/>
          <w:sz w:val="24"/>
          <w:szCs w:val="24"/>
        </w:rPr>
        <w:t xml:space="preserve"> perlahan-lahan dengan menundukkan kepala. </w:t>
      </w:r>
      <w:r w:rsidR="004B1527" w:rsidRPr="000D7B08">
        <w:rPr>
          <w:rFonts w:ascii="Times New Roman" w:hAnsi="Times New Roman" w:cs="Times New Roman"/>
          <w:i/>
          <w:sz w:val="24"/>
          <w:szCs w:val="24"/>
        </w:rPr>
        <w:t>(Emak, 33)</w:t>
      </w:r>
    </w:p>
    <w:p w:rsidR="00B055B1" w:rsidRPr="000D7B08" w:rsidRDefault="00B055B1" w:rsidP="00C31831">
      <w:pPr>
        <w:spacing w:line="36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w:t>
      </w:r>
      <w:r w:rsidR="004B1527" w:rsidRPr="000D7B08">
        <w:rPr>
          <w:rFonts w:ascii="Times New Roman" w:hAnsi="Times New Roman" w:cs="Times New Roman"/>
          <w:sz w:val="24"/>
          <w:szCs w:val="24"/>
        </w:rPr>
        <w:t xml:space="preserve">terlihat bahwa Daoed sangat ketakutan ketika </w:t>
      </w:r>
      <w:r w:rsidRPr="000D7B08">
        <w:rPr>
          <w:rFonts w:ascii="Times New Roman" w:hAnsi="Times New Roman" w:cs="Times New Roman"/>
          <w:sz w:val="24"/>
          <w:szCs w:val="24"/>
        </w:rPr>
        <w:t>berada di hutan bersama emak dan bapaknya. Saat mereka ingin pulang tiba-tiba ada seekor ulang yang bergelantungan d</w:t>
      </w:r>
      <w:r w:rsidR="004C774A" w:rsidRPr="000D7B08">
        <w:rPr>
          <w:rFonts w:ascii="Times New Roman" w:hAnsi="Times New Roman" w:cs="Times New Roman"/>
          <w:sz w:val="24"/>
          <w:szCs w:val="24"/>
        </w:rPr>
        <w:t xml:space="preserve">ari dahan pohon yang akan mereka lewati bahkan bapak melihat gerakan ular tersebut bersiap-siap melilit kepala Daoed dari atas. Akhirnya bapak menghantamkan tongkat serta benturan badan pohon </w:t>
      </w:r>
      <w:r w:rsidR="004B1527" w:rsidRPr="000D7B08">
        <w:rPr>
          <w:rFonts w:ascii="Times New Roman" w:hAnsi="Times New Roman" w:cs="Times New Roman"/>
          <w:sz w:val="24"/>
          <w:szCs w:val="24"/>
        </w:rPr>
        <w:t xml:space="preserve">yang sangat </w:t>
      </w:r>
      <w:r w:rsidR="004C774A" w:rsidRPr="000D7B08">
        <w:rPr>
          <w:rFonts w:ascii="Times New Roman" w:hAnsi="Times New Roman" w:cs="Times New Roman"/>
          <w:sz w:val="24"/>
          <w:szCs w:val="24"/>
        </w:rPr>
        <w:t xml:space="preserve">keras sehingga </w:t>
      </w:r>
      <w:r w:rsidR="004B1527" w:rsidRPr="000D7B08">
        <w:rPr>
          <w:rFonts w:ascii="Times New Roman" w:hAnsi="Times New Roman" w:cs="Times New Roman"/>
          <w:sz w:val="24"/>
          <w:szCs w:val="24"/>
        </w:rPr>
        <w:t xml:space="preserve">ular tersebut sekarat. </w:t>
      </w:r>
    </w:p>
    <w:p w:rsidR="00C31831" w:rsidRDefault="00E445A9" w:rsidP="00C31831">
      <w:pPr>
        <w:spacing w:line="240" w:lineRule="auto"/>
        <w:ind w:left="360"/>
        <w:jc w:val="both"/>
        <w:rPr>
          <w:rFonts w:ascii="Times New Roman" w:hAnsi="Times New Roman" w:cs="Times New Roman"/>
          <w:sz w:val="24"/>
          <w:szCs w:val="24"/>
        </w:rPr>
      </w:pPr>
      <w:r w:rsidRPr="000D7B08">
        <w:rPr>
          <w:rFonts w:ascii="Times New Roman" w:hAnsi="Times New Roman" w:cs="Times New Roman"/>
          <w:i/>
          <w:sz w:val="24"/>
          <w:szCs w:val="24"/>
        </w:rPr>
        <w:t>“Keputusan kepala sekolah jelas sudah: aku belum diterima bersekolah. Di sini tidak, di mana pun juga tidak. Emak segera dapat menangkap kekecewaanku,”</w:t>
      </w:r>
      <w:r w:rsidR="00751F8E" w:rsidRPr="000D7B08">
        <w:rPr>
          <w:rFonts w:ascii="Times New Roman" w:hAnsi="Times New Roman" w:cs="Times New Roman"/>
          <w:i/>
          <w:sz w:val="24"/>
          <w:szCs w:val="24"/>
        </w:rPr>
        <w:t xml:space="preserve"> </w:t>
      </w:r>
      <w:r w:rsidR="00D5133E" w:rsidRPr="000D7B08">
        <w:rPr>
          <w:rFonts w:ascii="Times New Roman" w:hAnsi="Times New Roman" w:cs="Times New Roman"/>
          <w:sz w:val="24"/>
          <w:szCs w:val="24"/>
        </w:rPr>
        <w:t>(Emak, 84)</w:t>
      </w:r>
    </w:p>
    <w:p w:rsidR="004B1527" w:rsidRPr="00C31831" w:rsidRDefault="004B1527" w:rsidP="00C31831">
      <w:pPr>
        <w:spacing w:line="240" w:lineRule="auto"/>
        <w:ind w:firstLine="360"/>
        <w:jc w:val="both"/>
        <w:rPr>
          <w:rFonts w:ascii="Times New Roman" w:hAnsi="Times New Roman" w:cs="Times New Roman"/>
          <w:sz w:val="24"/>
          <w:szCs w:val="24"/>
        </w:rPr>
      </w:pPr>
      <w:r w:rsidRPr="000D7B08">
        <w:rPr>
          <w:rFonts w:ascii="Times New Roman" w:hAnsi="Times New Roman" w:cs="Times New Roman"/>
          <w:sz w:val="24"/>
          <w:szCs w:val="24"/>
        </w:rPr>
        <w:t xml:space="preserve">Berdasarkan kutipan di atas terlihat bahwa Daoed sangat kecewa saat tidak diterima di sekolah karena tinggi badannya yang kurang. Padahal Daoed memiliki keinginan yang besar untuk bisa sekolah meskipun usianya masih muda. </w:t>
      </w:r>
      <w:r w:rsidR="00C67B30" w:rsidRPr="000D7B08">
        <w:rPr>
          <w:rFonts w:ascii="Times New Roman" w:hAnsi="Times New Roman" w:cs="Times New Roman"/>
          <w:sz w:val="24"/>
          <w:szCs w:val="24"/>
        </w:rPr>
        <w:t xml:space="preserve">Emak pun berusaha memberikan penjelasan, tapi tetap saja pak kepala sekolah tetap menolak karena sesuai dengan pengaturan standar tes tanpa adanya pengecualian. </w:t>
      </w:r>
    </w:p>
    <w:p w:rsidR="00DA2B35" w:rsidRPr="000D7B08" w:rsidRDefault="00273CA5"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Sudut Pandang </w:t>
      </w:r>
    </w:p>
    <w:p w:rsidR="00B94249" w:rsidRPr="00C31831" w:rsidRDefault="00FB68EE"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 xml:space="preserve">Sudut pandang merupakan stretegi, teknik, siasat, yang secara sengaja dipilih </w:t>
      </w:r>
      <w:r w:rsidR="00273CA5" w:rsidRPr="00C31831">
        <w:rPr>
          <w:rFonts w:ascii="Times New Roman" w:hAnsi="Times New Roman" w:cs="Times New Roman"/>
          <w:sz w:val="24"/>
          <w:szCs w:val="24"/>
        </w:rPr>
        <w:t xml:space="preserve">oleh </w:t>
      </w:r>
      <w:r w:rsidRPr="00C31831">
        <w:rPr>
          <w:rFonts w:ascii="Times New Roman" w:hAnsi="Times New Roman" w:cs="Times New Roman"/>
          <w:sz w:val="24"/>
          <w:szCs w:val="24"/>
        </w:rPr>
        <w:t>pengarang untuk me</w:t>
      </w:r>
      <w:r w:rsidR="00273CA5" w:rsidRPr="00C31831">
        <w:rPr>
          <w:rFonts w:ascii="Times New Roman" w:hAnsi="Times New Roman" w:cs="Times New Roman"/>
          <w:sz w:val="24"/>
          <w:szCs w:val="24"/>
        </w:rPr>
        <w:t>ngemukakan gagasan dari cerita</w:t>
      </w:r>
      <w:r w:rsidRPr="00C31831">
        <w:rPr>
          <w:rFonts w:ascii="Times New Roman" w:hAnsi="Times New Roman" w:cs="Times New Roman"/>
          <w:sz w:val="24"/>
          <w:szCs w:val="24"/>
        </w:rPr>
        <w:t xml:space="preserve"> </w:t>
      </w:r>
      <w:r w:rsidR="00C466AB" w:rsidRPr="00C31831">
        <w:rPr>
          <w:rFonts w:ascii="Times New Roman" w:hAnsi="Times New Roman" w:cs="Times New Roman"/>
          <w:sz w:val="24"/>
          <w:szCs w:val="24"/>
        </w:rPr>
        <w:fldChar w:fldCharType="begin" w:fldLock="1"/>
      </w:r>
      <w:r w:rsidR="00027F04" w:rsidRPr="00C31831">
        <w:rPr>
          <w:rFonts w:ascii="Times New Roman" w:hAnsi="Times New Roman" w:cs="Times New Roman"/>
          <w:sz w:val="24"/>
          <w:szCs w:val="24"/>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Nurgiyanto, 2005: 248)","plainTextFormattedCitation":"(Nurgiyanto, 2005)","previouslyFormattedCitation":"(Nurgiyanto, 2005)"},"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Pr="00C31831">
        <w:rPr>
          <w:rFonts w:ascii="Times New Roman" w:hAnsi="Times New Roman" w:cs="Times New Roman"/>
          <w:noProof/>
          <w:sz w:val="24"/>
          <w:szCs w:val="24"/>
        </w:rPr>
        <w:t>(Nurgiyanto, 2005: 248)</w:t>
      </w:r>
      <w:r w:rsidR="00C466AB" w:rsidRPr="00C31831">
        <w:rPr>
          <w:rFonts w:ascii="Times New Roman" w:hAnsi="Times New Roman" w:cs="Times New Roman"/>
          <w:sz w:val="24"/>
          <w:szCs w:val="24"/>
        </w:rPr>
        <w:fldChar w:fldCharType="end"/>
      </w:r>
      <w:r w:rsidRPr="00C31831">
        <w:rPr>
          <w:rFonts w:ascii="Times New Roman" w:hAnsi="Times New Roman" w:cs="Times New Roman"/>
          <w:sz w:val="24"/>
          <w:szCs w:val="24"/>
        </w:rPr>
        <w:t xml:space="preserve">. </w:t>
      </w:r>
    </w:p>
    <w:p w:rsidR="00B94249" w:rsidRPr="00C31831" w:rsidRDefault="00B94249" w:rsidP="00C31831">
      <w:pPr>
        <w:spacing w:line="360" w:lineRule="auto"/>
        <w:ind w:firstLine="720"/>
        <w:jc w:val="both"/>
        <w:rPr>
          <w:rFonts w:ascii="Times New Roman" w:hAnsi="Times New Roman" w:cs="Times New Roman"/>
          <w:sz w:val="24"/>
          <w:szCs w:val="24"/>
        </w:rPr>
      </w:pPr>
      <w:r w:rsidRPr="00C31831">
        <w:rPr>
          <w:rFonts w:ascii="Times New Roman" w:hAnsi="Times New Roman" w:cs="Times New Roman"/>
          <w:sz w:val="24"/>
          <w:szCs w:val="24"/>
        </w:rPr>
        <w:t>Tokoh utama dari novel “</w:t>
      </w:r>
      <w:r w:rsidRPr="00C31831">
        <w:rPr>
          <w:rFonts w:ascii="Times New Roman" w:hAnsi="Times New Roman" w:cs="Times New Roman"/>
          <w:i/>
          <w:sz w:val="24"/>
          <w:szCs w:val="24"/>
        </w:rPr>
        <w:t>Emak</w:t>
      </w:r>
      <w:r w:rsidRPr="00C31831">
        <w:rPr>
          <w:rFonts w:ascii="Times New Roman" w:hAnsi="Times New Roman" w:cs="Times New Roman"/>
          <w:sz w:val="24"/>
          <w:szCs w:val="24"/>
        </w:rPr>
        <w:t xml:space="preserve">” adalah emak. Dia digambarkan sebagai orang ketiga tunggal.  Hal ini terbukti bahwa tokoh utama orang ketiga tunggal sering muncul dalam cerita. Adapun tokoh yang dijadikan sebagai pendukung </w:t>
      </w:r>
      <w:r w:rsidR="00A45FE7" w:rsidRPr="00C31831">
        <w:rPr>
          <w:rFonts w:ascii="Times New Roman" w:hAnsi="Times New Roman" w:cs="Times New Roman"/>
          <w:sz w:val="24"/>
          <w:szCs w:val="24"/>
        </w:rPr>
        <w:t xml:space="preserve">tokoh utama dalam novel Emak, yaitu Bapak, Kak Ani, Marni, Nani, Dik Soelaiman, Pak Cik Leman, Zubaidah, Dokter pringgani, Melur, Manap, dan Mas Singgih. </w:t>
      </w:r>
    </w:p>
    <w:p w:rsidR="00C67B30" w:rsidRPr="00C31831" w:rsidRDefault="00C31831"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00B94249" w:rsidRPr="00C31831">
        <w:rPr>
          <w:rFonts w:ascii="Times New Roman" w:hAnsi="Times New Roman" w:cs="Times New Roman"/>
          <w:sz w:val="24"/>
          <w:szCs w:val="24"/>
        </w:rPr>
        <w:t xml:space="preserve">rang ketiga tunggal </w:t>
      </w:r>
      <w:r w:rsidR="00FB68EE" w:rsidRPr="00C31831">
        <w:rPr>
          <w:rFonts w:ascii="Times New Roman" w:hAnsi="Times New Roman" w:cs="Times New Roman"/>
          <w:sz w:val="24"/>
          <w:szCs w:val="24"/>
        </w:rPr>
        <w:t xml:space="preserve"> pengarang dalam menulis novel </w:t>
      </w:r>
      <w:r w:rsidR="00FB68EE" w:rsidRPr="00C31831">
        <w:rPr>
          <w:rFonts w:ascii="Times New Roman" w:hAnsi="Times New Roman" w:cs="Times New Roman"/>
          <w:i/>
          <w:sz w:val="24"/>
          <w:szCs w:val="24"/>
        </w:rPr>
        <w:t>Emak</w:t>
      </w:r>
      <w:r w:rsidR="00FB68EE" w:rsidRPr="00C31831">
        <w:rPr>
          <w:rFonts w:ascii="Times New Roman" w:hAnsi="Times New Roman" w:cs="Times New Roman"/>
          <w:sz w:val="24"/>
          <w:szCs w:val="24"/>
        </w:rPr>
        <w:t xml:space="preserve"> ini adalah sudut pandang orang kedua “emak” sebagai tokoh utama. “Emak” dalam sudut pandang ini m</w:t>
      </w:r>
      <w:r w:rsidR="00273CA5" w:rsidRPr="00C31831">
        <w:rPr>
          <w:rFonts w:ascii="Times New Roman" w:hAnsi="Times New Roman" w:cs="Times New Roman"/>
          <w:sz w:val="24"/>
          <w:szCs w:val="24"/>
        </w:rPr>
        <w:t>engisahkan seorang ibu yang selalu mendorong anaknya untuk belajar</w:t>
      </w:r>
      <w:r w:rsidR="007126BC" w:rsidRPr="00C31831">
        <w:rPr>
          <w:rFonts w:ascii="Times New Roman" w:hAnsi="Times New Roman" w:cs="Times New Roman"/>
          <w:sz w:val="24"/>
          <w:szCs w:val="24"/>
        </w:rPr>
        <w:t xml:space="preserve"> bahkan setiap </w:t>
      </w:r>
      <w:r w:rsidR="00273CA5" w:rsidRPr="00C31831">
        <w:rPr>
          <w:rFonts w:ascii="Times New Roman" w:hAnsi="Times New Roman" w:cs="Times New Roman"/>
          <w:sz w:val="24"/>
          <w:szCs w:val="24"/>
        </w:rPr>
        <w:t>ucapan yang</w:t>
      </w:r>
      <w:r w:rsidR="007126BC" w:rsidRPr="00C31831">
        <w:rPr>
          <w:rFonts w:ascii="Times New Roman" w:hAnsi="Times New Roman" w:cs="Times New Roman"/>
          <w:sz w:val="24"/>
          <w:szCs w:val="24"/>
        </w:rPr>
        <w:t xml:space="preserve"> timbul dari emak memiliki makna yang mendalam. </w:t>
      </w:r>
      <w:r w:rsidR="00A45FE7" w:rsidRPr="00C31831">
        <w:rPr>
          <w:rFonts w:ascii="Times New Roman" w:hAnsi="Times New Roman" w:cs="Times New Roman"/>
          <w:sz w:val="24"/>
          <w:szCs w:val="24"/>
        </w:rPr>
        <w:t xml:space="preserve">Berikut ini dipaparkan hasil analisis terhadap tokoh dalam novel Emak. Emak adalah guru yang sebenarnya karena emak tidak hanya mengerjakan kedisiplinan saja melainkan semuanya. Hal tersebut dibuktikan bahwa Daoed diajari emak untuk selalu berbuat baik terhadap sesama. Selain itu emakdigambarkan sebagai </w:t>
      </w:r>
      <w:r w:rsidR="00246A04" w:rsidRPr="00C31831">
        <w:rPr>
          <w:rFonts w:ascii="Times New Roman" w:hAnsi="Times New Roman" w:cs="Times New Roman"/>
          <w:sz w:val="24"/>
          <w:szCs w:val="24"/>
        </w:rPr>
        <w:t xml:space="preserve">sosok yang memiliki wawasan luas. Hal tersebut terbukti bahwa emak tidak hanya ibu yang bekerja di dapur, menyiapkan makanan, menyulam dan menjahit kain, atau mencuci pakaian kotor, melainkan </w:t>
      </w:r>
      <w:r w:rsidR="00246A04" w:rsidRPr="00C31831">
        <w:rPr>
          <w:rFonts w:ascii="Times New Roman" w:hAnsi="Times New Roman" w:cs="Times New Roman"/>
          <w:sz w:val="24"/>
          <w:szCs w:val="24"/>
        </w:rPr>
        <w:lastRenderedPageBreak/>
        <w:t xml:space="preserve">emak juga tahu tentang demokrasi dan perkembangan Indonesia yang masih bergolak. Selain itu, emak digambarkan sebagai penuntun. Hal tersebut dibuktikan bahwa emak yang mengajari Daoed sampai bisa membaca Alquran, paham ilmu agama, dan bagaimana menghargai tamu. Oleh karena itu, menganggap bahwa emak adalah sosok panautan. </w:t>
      </w:r>
    </w:p>
    <w:p w:rsidR="00C31831" w:rsidRDefault="00D5133E"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Gaya B</w:t>
      </w:r>
      <w:r w:rsidR="00FB68EE" w:rsidRPr="000D7B08">
        <w:rPr>
          <w:rFonts w:ascii="Times New Roman" w:hAnsi="Times New Roman" w:cs="Times New Roman"/>
          <w:b/>
          <w:sz w:val="24"/>
          <w:szCs w:val="24"/>
        </w:rPr>
        <w:t>ahasa</w:t>
      </w:r>
    </w:p>
    <w:p w:rsidR="00FB68EE" w:rsidRPr="00C31831" w:rsidRDefault="007126BC" w:rsidP="00C31831">
      <w:pPr>
        <w:spacing w:line="360" w:lineRule="auto"/>
        <w:ind w:firstLine="720"/>
        <w:jc w:val="both"/>
        <w:rPr>
          <w:rFonts w:ascii="Times New Roman" w:hAnsi="Times New Roman" w:cs="Times New Roman"/>
          <w:b/>
          <w:sz w:val="24"/>
          <w:szCs w:val="24"/>
        </w:rPr>
      </w:pPr>
      <w:r w:rsidRPr="000D7B08">
        <w:rPr>
          <w:rFonts w:ascii="Times New Roman" w:hAnsi="Times New Roman" w:cs="Times New Roman"/>
          <w:sz w:val="24"/>
          <w:szCs w:val="24"/>
        </w:rPr>
        <w:t>Gaya bahasa</w:t>
      </w:r>
      <w:r w:rsidR="000A754D" w:rsidRPr="000D7B08">
        <w:rPr>
          <w:rFonts w:ascii="Times New Roman" w:hAnsi="Times New Roman" w:cs="Times New Roman"/>
          <w:sz w:val="24"/>
          <w:szCs w:val="24"/>
        </w:rPr>
        <w:t xml:space="preserve"> merupakan cara pengarang dalam menyampaikan ide dan gagasannya dengan menggunakan ciri khas dan indah. </w:t>
      </w:r>
      <w:r w:rsidR="00027F04" w:rsidRPr="000D7B08">
        <w:rPr>
          <w:rFonts w:ascii="Times New Roman" w:hAnsi="Times New Roman" w:cs="Times New Roman"/>
          <w:sz w:val="24"/>
          <w:szCs w:val="24"/>
        </w:rPr>
        <w:t xml:space="preserve">Menurut </w:t>
      </w:r>
      <w:r w:rsidR="00C466AB" w:rsidRPr="000D7B08">
        <w:rPr>
          <w:rFonts w:ascii="Times New Roman" w:hAnsi="Times New Roman" w:cs="Times New Roman"/>
          <w:sz w:val="24"/>
          <w:szCs w:val="24"/>
        </w:rPr>
        <w:fldChar w:fldCharType="begin" w:fldLock="1"/>
      </w:r>
      <w:r w:rsidR="00D0126C" w:rsidRPr="000D7B08">
        <w:rPr>
          <w:rFonts w:ascii="Times New Roman" w:hAnsi="Times New Roman" w:cs="Times New Roman"/>
          <w:sz w:val="24"/>
          <w:szCs w:val="24"/>
        </w:rPr>
        <w:instrText>ADDIN CSL_CITATION {"citationItems":[{"id":"ITEM-1","itemData":{"author":[{"dropping-particle":"","family":"Keraf","given":"Gorys","non-dropping-particle":"","parse-names":false,"suffix":""}],"id":"ITEM-1","issued":{"date-parts":[["2002"]]},"publisher":"Gramedia Pustaka Utama","publisher-place":"Jakarta","title":"Diksi dan Gaya Bahasa","type":"book"},"uris":["http://www.mendeley.com/documents/?uuid=da2de7ec-d36e-4f6e-84df-ebdef7a4c947"]}],"mendeley":{"formattedCitation":"(Keraf, 2002)","manualFormatting":"(Keraf, 2002: 113)","plainTextFormattedCitation":"(Keraf, 2002)","previouslyFormattedCitation":"(Keraf, 2002)"},"properties":{"noteIndex":0},"schema":"https://github.com/citation-style-language/schema/raw/master/csl-citation.json"}</w:instrText>
      </w:r>
      <w:r w:rsidR="00C466AB" w:rsidRPr="000D7B08">
        <w:rPr>
          <w:rFonts w:ascii="Times New Roman" w:hAnsi="Times New Roman" w:cs="Times New Roman"/>
          <w:sz w:val="24"/>
          <w:szCs w:val="24"/>
        </w:rPr>
        <w:fldChar w:fldCharType="separate"/>
      </w:r>
      <w:r w:rsidR="00027F04" w:rsidRPr="000D7B08">
        <w:rPr>
          <w:rFonts w:ascii="Times New Roman" w:hAnsi="Times New Roman" w:cs="Times New Roman"/>
          <w:noProof/>
          <w:sz w:val="24"/>
          <w:szCs w:val="24"/>
        </w:rPr>
        <w:t>(Keraf, 2002: 113)</w:t>
      </w:r>
      <w:r w:rsidR="00C466AB" w:rsidRPr="000D7B08">
        <w:rPr>
          <w:rFonts w:ascii="Times New Roman" w:hAnsi="Times New Roman" w:cs="Times New Roman"/>
          <w:sz w:val="24"/>
          <w:szCs w:val="24"/>
        </w:rPr>
        <w:fldChar w:fldCharType="end"/>
      </w:r>
      <w:r w:rsidR="00027F04" w:rsidRPr="000D7B08">
        <w:rPr>
          <w:rFonts w:ascii="Times New Roman" w:hAnsi="Times New Roman" w:cs="Times New Roman"/>
          <w:sz w:val="24"/>
          <w:szCs w:val="24"/>
        </w:rPr>
        <w:t xml:space="preserve"> berpendapat bahwa </w:t>
      </w:r>
      <w:r w:rsidR="00027F04" w:rsidRPr="000D7B08">
        <w:rPr>
          <w:rFonts w:ascii="Times New Roman" w:hAnsi="Times New Roman" w:cs="Times New Roman"/>
          <w:i/>
          <w:sz w:val="24"/>
          <w:szCs w:val="24"/>
        </w:rPr>
        <w:t>style</w:t>
      </w:r>
      <w:r w:rsidR="00027F04" w:rsidRPr="000D7B08">
        <w:rPr>
          <w:rFonts w:ascii="Times New Roman" w:hAnsi="Times New Roman" w:cs="Times New Roman"/>
          <w:sz w:val="24"/>
          <w:szCs w:val="24"/>
        </w:rPr>
        <w:t xml:space="preserve"> gaya bahasa dapat dibatasi sebagai cara mengungkapkan pikiran melalui bahasa secara khas yang memperlihatkan jiwa dan kepribadian pemakaian bahasa. Bahasa dalam novel </w:t>
      </w:r>
      <w:r w:rsidR="00027F04" w:rsidRPr="000D7B08">
        <w:rPr>
          <w:rFonts w:ascii="Times New Roman" w:hAnsi="Times New Roman" w:cs="Times New Roman"/>
          <w:i/>
          <w:sz w:val="24"/>
          <w:szCs w:val="24"/>
        </w:rPr>
        <w:t>Emak</w:t>
      </w:r>
      <w:r w:rsidR="00027F04" w:rsidRPr="000D7B08">
        <w:rPr>
          <w:rFonts w:ascii="Times New Roman" w:hAnsi="Times New Roman" w:cs="Times New Roman"/>
          <w:sz w:val="24"/>
          <w:szCs w:val="24"/>
        </w:rPr>
        <w:t xml:space="preserve"> sangat sederhana dan mudah dipahami bagi pembaca. meskipun pengarang masih menggunakan ejaan lama. Gaya bahasa yang dominan dipakai pengaran</w:t>
      </w:r>
      <w:r w:rsidR="00D0126C" w:rsidRPr="000D7B08">
        <w:rPr>
          <w:rFonts w:ascii="Times New Roman" w:hAnsi="Times New Roman" w:cs="Times New Roman"/>
          <w:sz w:val="24"/>
          <w:szCs w:val="24"/>
        </w:rPr>
        <w:t>g dalam menulis novel emak adalah parerelisme, me</w:t>
      </w:r>
      <w:r w:rsidR="00B672C1" w:rsidRPr="000D7B08">
        <w:rPr>
          <w:rFonts w:ascii="Times New Roman" w:hAnsi="Times New Roman" w:cs="Times New Roman"/>
          <w:sz w:val="24"/>
          <w:szCs w:val="24"/>
        </w:rPr>
        <w:t xml:space="preserve">tafora, simbolik, paradoks, dan asosiasi. </w:t>
      </w:r>
    </w:p>
    <w:p w:rsidR="00CD1C63" w:rsidRPr="000D7B08" w:rsidRDefault="00CD1C63" w:rsidP="00C3183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 xml:space="preserve">Gaya bahasa asosiasi adalah gaya bahasa yang menunjukkan perbandingan terhdap benda. Pendapat tersebut diperkuat oleh Kusumati </w:t>
      </w:r>
      <w:r w:rsidR="00C466AB" w:rsidRPr="000D7B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wati","given":"","non-dropping-particle":"","parse-names":false,"suffix":""}],"id":"ITEM-1","issued":{"date-parts":[["2010"]]},"publisher":"Universitas Sebelas Maret","title":"Jurnal Penelitian Analisis Pemakaian Gaya Bahasa Pada Iklan Produk Kecantikan Perawatan Kulit Wajah di Televisi","type":"thesis"},"uris":["http://www.mendeley.com/documents/?uuid=17bb7239-c829-45cf-a13c-cdad33717731"]}],"mendeley":{"formattedCitation":"(Kusumawati, 2010)","manualFormatting":"(2010)","plainTextFormattedCitation":"(Kusumawati, 2010)","previouslyFormattedCitation":"(Kusumawati, 2010)"},"properties":{"noteIndex":0},"schema":"https://github.com/citation-style-language/schema/raw/master/csl-citation.json"}</w:instrText>
      </w:r>
      <w:r w:rsidR="00C466AB" w:rsidRPr="000D7B08">
        <w:rPr>
          <w:rFonts w:ascii="Times New Roman" w:hAnsi="Times New Roman" w:cs="Times New Roman"/>
          <w:sz w:val="24"/>
          <w:szCs w:val="24"/>
        </w:rPr>
        <w:fldChar w:fldCharType="separate"/>
      </w:r>
      <w:r w:rsidRPr="000D7B08">
        <w:rPr>
          <w:rFonts w:ascii="Times New Roman" w:hAnsi="Times New Roman" w:cs="Times New Roman"/>
          <w:noProof/>
          <w:sz w:val="24"/>
          <w:szCs w:val="24"/>
        </w:rPr>
        <w:t>(2010)</w:t>
      </w:r>
      <w:r w:rsidR="00C466AB" w:rsidRPr="000D7B08">
        <w:rPr>
          <w:rFonts w:ascii="Times New Roman" w:hAnsi="Times New Roman" w:cs="Times New Roman"/>
          <w:sz w:val="24"/>
          <w:szCs w:val="24"/>
        </w:rPr>
        <w:fldChar w:fldCharType="end"/>
      </w:r>
      <w:r w:rsidRPr="000D7B08">
        <w:rPr>
          <w:rFonts w:ascii="Times New Roman" w:hAnsi="Times New Roman" w:cs="Times New Roman"/>
          <w:sz w:val="24"/>
          <w:szCs w:val="24"/>
        </w:rPr>
        <w:t xml:space="preserve"> mengatakan bahwa asosiasi adalah gaya bahasa yang bersifat perbandingan  sesuatu dengan keadaan yang digambarkan. </w:t>
      </w:r>
      <w:r>
        <w:rPr>
          <w:rFonts w:ascii="Times New Roman" w:hAnsi="Times New Roman" w:cs="Times New Roman"/>
          <w:sz w:val="24"/>
          <w:szCs w:val="24"/>
        </w:rPr>
        <w:t xml:space="preserve">Berikut ini salah satu contoh gaya bahasa asosiasi dalam novel Emak karya Daoed Joesoef. </w:t>
      </w:r>
    </w:p>
    <w:p w:rsidR="00B672C1" w:rsidRDefault="00B672C1" w:rsidP="00C31831">
      <w:pPr>
        <w:spacing w:line="240" w:lineRule="auto"/>
        <w:ind w:left="720"/>
        <w:jc w:val="both"/>
        <w:rPr>
          <w:rFonts w:ascii="Times New Roman" w:hAnsi="Times New Roman" w:cs="Times New Roman"/>
          <w:sz w:val="24"/>
          <w:szCs w:val="24"/>
        </w:rPr>
      </w:pPr>
      <w:r w:rsidRPr="000D7B08">
        <w:rPr>
          <w:rFonts w:ascii="Times New Roman" w:hAnsi="Times New Roman" w:cs="Times New Roman"/>
          <w:sz w:val="24"/>
          <w:szCs w:val="24"/>
        </w:rPr>
        <w:t>“Kalau hendak pergi dengan bapak menghadiri perhelatan perkawinan, emak biasanya makan sirih lebih dahulu hingga kalau tersenyum bibirnya kelihatan, bak kata peptah, bagai delima merekah.”</w:t>
      </w:r>
    </w:p>
    <w:p w:rsidR="00CD1C63" w:rsidRPr="000D7B08" w:rsidRDefault="00CD1C63"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utipan di atas termasuk gaya bahasa asosiasi dari kata bagai, bagai di sini bersifat sebagai perbandingan sesuatu dengan keadaan yang digambarkan. Emak diibaratkan sebagai delima merekah. Delima merekah merupakan pengibaratan buah delima yang memiliki kulit kuning hingga merah tua yang dapat dimakan ketika masak merekah. Jadi dalam konteks tersebut emak diibarat sebagai wanita yang cantik dan mempesona. </w:t>
      </w:r>
    </w:p>
    <w:p w:rsidR="000A754D" w:rsidRPr="000D7B08" w:rsidRDefault="000A754D"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Amanat</w:t>
      </w:r>
    </w:p>
    <w:p w:rsidR="004F5A50" w:rsidRPr="00C31831" w:rsidRDefault="00C31831"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0A754D" w:rsidRPr="00C31831">
        <w:rPr>
          <w:rFonts w:ascii="Times New Roman" w:hAnsi="Times New Roman" w:cs="Times New Roman"/>
          <w:sz w:val="24"/>
          <w:szCs w:val="24"/>
        </w:rPr>
        <w:t>manat merupakan pesan yang ingin disampaikan pengarang kepada pembaca melalui</w:t>
      </w:r>
      <w:r w:rsidR="00D0126C" w:rsidRPr="00C31831">
        <w:rPr>
          <w:rFonts w:ascii="Times New Roman" w:hAnsi="Times New Roman" w:cs="Times New Roman"/>
          <w:sz w:val="24"/>
          <w:szCs w:val="24"/>
        </w:rPr>
        <w:t xml:space="preserve"> cerita </w:t>
      </w:r>
      <w:r w:rsidR="00C466AB" w:rsidRPr="00C31831">
        <w:rPr>
          <w:rFonts w:ascii="Times New Roman" w:hAnsi="Times New Roman" w:cs="Times New Roman"/>
          <w:sz w:val="24"/>
          <w:szCs w:val="24"/>
        </w:rPr>
        <w:fldChar w:fldCharType="begin" w:fldLock="1"/>
      </w:r>
      <w:r w:rsidR="00111FC4" w:rsidRPr="00C31831">
        <w:rPr>
          <w:rFonts w:ascii="Times New Roman" w:hAnsi="Times New Roman" w:cs="Times New Roman"/>
          <w:sz w:val="24"/>
          <w:szCs w:val="24"/>
        </w:rPr>
        <w:instrText>ADDIN CSL_CITATION {"citationItems":[{"id":"ITEM-1","itemData":{"author":[{"dropping-particle":"","family":"Nurgiyanto","given":"B","non-dropping-particle":"","parse-names":false,"suffix":""}],"id":"ITEM-1","issued":{"date-parts":[["2005"]]},"publisher":"Gadjah Mada University Press","publisher-place":"Yogyakarta","title":"Teori Pengkajian Fiksi","type":"book"},"uris":["http://www.mendeley.com/documents/?uuid=86a5a6cb-b255-49de-9bf2-962efd85792b"]}],"mendeley":{"formattedCitation":"(Nurgiyanto, 2005)","manualFormatting":"(Nurgiyanto, 2005: 321)","plainTextFormattedCitation":"(Nurgiyanto, 2005)","previouslyFormattedCitation":"(Nurgiyanto, 2005)"},"properties":{"noteIndex":0},"schema":"https://github.com/citation-style-language/schema/raw/master/csl-citation.json"}</w:instrText>
      </w:r>
      <w:r w:rsidR="00C466AB" w:rsidRPr="00C31831">
        <w:rPr>
          <w:rFonts w:ascii="Times New Roman" w:hAnsi="Times New Roman" w:cs="Times New Roman"/>
          <w:sz w:val="24"/>
          <w:szCs w:val="24"/>
        </w:rPr>
        <w:fldChar w:fldCharType="separate"/>
      </w:r>
      <w:r w:rsidR="00D0126C" w:rsidRPr="00C31831">
        <w:rPr>
          <w:rFonts w:ascii="Times New Roman" w:hAnsi="Times New Roman" w:cs="Times New Roman"/>
          <w:noProof/>
          <w:sz w:val="24"/>
          <w:szCs w:val="24"/>
        </w:rPr>
        <w:t>(Nurgiyanto, 2005: 321)</w:t>
      </w:r>
      <w:r w:rsidR="00C466AB" w:rsidRPr="00C31831">
        <w:rPr>
          <w:rFonts w:ascii="Times New Roman" w:hAnsi="Times New Roman" w:cs="Times New Roman"/>
          <w:sz w:val="24"/>
          <w:szCs w:val="24"/>
        </w:rPr>
        <w:fldChar w:fldCharType="end"/>
      </w:r>
      <w:r w:rsidR="000A754D" w:rsidRPr="00C31831">
        <w:rPr>
          <w:rFonts w:ascii="Times New Roman" w:hAnsi="Times New Roman" w:cs="Times New Roman"/>
          <w:sz w:val="24"/>
          <w:szCs w:val="24"/>
        </w:rPr>
        <w:t xml:space="preserve">. Amanat yang bisa kita ambil dari novel </w:t>
      </w:r>
      <w:r w:rsidR="000A754D" w:rsidRPr="00C31831">
        <w:rPr>
          <w:rFonts w:ascii="Times New Roman" w:hAnsi="Times New Roman" w:cs="Times New Roman"/>
          <w:i/>
          <w:sz w:val="24"/>
          <w:szCs w:val="24"/>
        </w:rPr>
        <w:t>Emak</w:t>
      </w:r>
      <w:r w:rsidR="00BA2A84" w:rsidRPr="00C31831">
        <w:rPr>
          <w:rFonts w:ascii="Times New Roman" w:hAnsi="Times New Roman" w:cs="Times New Roman"/>
          <w:sz w:val="24"/>
          <w:szCs w:val="24"/>
        </w:rPr>
        <w:t xml:space="preserve"> ini memiliki pesan tersirat. P</w:t>
      </w:r>
      <w:r w:rsidR="000A754D" w:rsidRPr="00C31831">
        <w:rPr>
          <w:rFonts w:ascii="Times New Roman" w:hAnsi="Times New Roman" w:cs="Times New Roman"/>
          <w:sz w:val="24"/>
          <w:szCs w:val="24"/>
        </w:rPr>
        <w:t>ertama bahwa Allah akan mengubah nasib hambanya jika hamba tersebut mau berusaha. Kedua tentang kejujuran, berkatalah jujur meskipun itu pahit</w:t>
      </w:r>
      <w:r w:rsidR="007A50FA" w:rsidRPr="00C31831">
        <w:rPr>
          <w:rFonts w:ascii="Times New Roman" w:hAnsi="Times New Roman" w:cs="Times New Roman"/>
          <w:sz w:val="24"/>
          <w:szCs w:val="24"/>
        </w:rPr>
        <w:t xml:space="preserve"> disampaikan bagi orang </w:t>
      </w:r>
      <w:r w:rsidR="007A50FA" w:rsidRPr="00C31831">
        <w:rPr>
          <w:rFonts w:ascii="Times New Roman" w:hAnsi="Times New Roman" w:cs="Times New Roman"/>
          <w:sz w:val="24"/>
          <w:szCs w:val="24"/>
        </w:rPr>
        <w:lastRenderedPageBreak/>
        <w:t>yang bersalah. Ketiga k</w:t>
      </w:r>
      <w:r w:rsidR="004F5A50" w:rsidRPr="00C31831">
        <w:rPr>
          <w:rFonts w:ascii="Times New Roman" w:hAnsi="Times New Roman" w:cs="Times New Roman"/>
          <w:sz w:val="24"/>
          <w:szCs w:val="24"/>
        </w:rPr>
        <w:t>ekayaan benda itu bisa hilang jika kita memberikan kepada orang lain. tetapi kekayaan pikiran akan tetap melekat pada diri kita jika diberikan kepada orang lain.</w:t>
      </w:r>
      <w:r w:rsidR="007A50FA" w:rsidRPr="00C31831">
        <w:rPr>
          <w:rFonts w:ascii="Times New Roman" w:hAnsi="Times New Roman" w:cs="Times New Roman"/>
          <w:sz w:val="24"/>
          <w:szCs w:val="24"/>
        </w:rPr>
        <w:t xml:space="preserve"> Keempat, kita tidak boleh menyombongkan harta yang kita miliki karena harta yang kita miliki akan hilang dengan sendirinya. Kelima, jika kita menolong seseorang harus ikhlas tanpa pamrih. Keenam, jadikan membaca sebagai caramu menggali sumber ilmu. </w:t>
      </w:r>
      <w:r w:rsidR="00E168BA" w:rsidRPr="00C31831">
        <w:rPr>
          <w:rFonts w:ascii="Times New Roman" w:hAnsi="Times New Roman" w:cs="Times New Roman"/>
          <w:sz w:val="24"/>
          <w:szCs w:val="24"/>
        </w:rPr>
        <w:t xml:space="preserve">Ketujuh kita harus menyeimbangkan antara pemahaman agama dan pemahaman kenegaraan. </w:t>
      </w:r>
    </w:p>
    <w:p w:rsidR="00EC2491" w:rsidRPr="00057541" w:rsidRDefault="00562A03" w:rsidP="00EC2491">
      <w:pPr>
        <w:spacing w:line="360" w:lineRule="auto"/>
        <w:jc w:val="both"/>
        <w:rPr>
          <w:rFonts w:ascii="Times New Roman" w:hAnsi="Times New Roman" w:cs="Times New Roman"/>
          <w:b/>
          <w:sz w:val="24"/>
          <w:szCs w:val="24"/>
        </w:rPr>
      </w:pPr>
      <w:r w:rsidRPr="00057541">
        <w:rPr>
          <w:rFonts w:ascii="Times New Roman" w:hAnsi="Times New Roman" w:cs="Times New Roman"/>
          <w:b/>
          <w:sz w:val="24"/>
          <w:szCs w:val="24"/>
        </w:rPr>
        <w:t>Relevansi dalam pembelajaran</w:t>
      </w:r>
    </w:p>
    <w:p w:rsidR="00EC2491" w:rsidRDefault="00EC2491"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Novel Emak karya Daoed Joesoef memiliki keterkaitan dengan dengan pembelajaran bahasa Indonesia di sekolah mengenai pembelajaran mengenai analisis novel di kelas X SMA kurikulum 2013 pada Kompetensi Dasar (KD) 3.18 yaitu menganalisis isi dari minimal satu buku fiksi dan satu buku nonfiksi yang sudah dibaca bai</w:t>
      </w:r>
      <w:r w:rsidR="005250B8">
        <w:rPr>
          <w:rFonts w:ascii="Times New Roman" w:hAnsi="Times New Roman" w:cs="Times New Roman"/>
          <w:sz w:val="24"/>
          <w:szCs w:val="24"/>
        </w:rPr>
        <w:t>k secara tulisan. Menganalisis isi</w:t>
      </w:r>
      <w:r>
        <w:rPr>
          <w:rFonts w:ascii="Times New Roman" w:hAnsi="Times New Roman" w:cs="Times New Roman"/>
          <w:sz w:val="24"/>
          <w:szCs w:val="24"/>
        </w:rPr>
        <w:t xml:space="preserve"> </w:t>
      </w:r>
      <w:r w:rsidR="005250B8">
        <w:rPr>
          <w:rFonts w:ascii="Times New Roman" w:hAnsi="Times New Roman" w:cs="Times New Roman"/>
          <w:sz w:val="24"/>
          <w:szCs w:val="24"/>
        </w:rPr>
        <w:t xml:space="preserve">tersebut bermakna bahwa siswa dituntut untuk menganalisis isi yang terkandung dalam buku tersebut sehingga novel Emak karya Daoed Joesoef relevan untuk dijadikan sebagai materi bahan ajar kelas X. Pada pembelajaran siswa diajarkan untuk mencari nilai-nilai yang terkandung dalam novel </w:t>
      </w:r>
      <w:r>
        <w:rPr>
          <w:rFonts w:ascii="Times New Roman" w:hAnsi="Times New Roman" w:cs="Times New Roman"/>
          <w:sz w:val="24"/>
          <w:szCs w:val="24"/>
        </w:rPr>
        <w:t xml:space="preserve"> </w:t>
      </w:r>
      <w:r w:rsidR="00F705DB">
        <w:rPr>
          <w:rFonts w:ascii="Times New Roman" w:hAnsi="Times New Roman" w:cs="Times New Roman"/>
          <w:sz w:val="24"/>
          <w:szCs w:val="24"/>
        </w:rPr>
        <w:t>(</w:t>
      </w:r>
      <w:r w:rsidR="00B43322">
        <w:rPr>
          <w:rFonts w:ascii="Times New Roman" w:hAnsi="Times New Roman" w:cs="Times New Roman"/>
          <w:sz w:val="24"/>
          <w:szCs w:val="24"/>
        </w:rPr>
        <w:t>toleransi, menegakkan keadilan, peduli sosial</w:t>
      </w:r>
      <w:r w:rsidR="00F705DB">
        <w:rPr>
          <w:rFonts w:ascii="Times New Roman" w:hAnsi="Times New Roman" w:cs="Times New Roman"/>
          <w:sz w:val="24"/>
          <w:szCs w:val="24"/>
        </w:rPr>
        <w:t xml:space="preserve">, dll). </w:t>
      </w:r>
    </w:p>
    <w:p w:rsidR="005250B8" w:rsidRDefault="005250B8" w:rsidP="00C31831">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Toleransi </w:t>
      </w:r>
    </w:p>
    <w:p w:rsidR="005250B8" w:rsidRPr="00254122" w:rsidRDefault="00254122" w:rsidP="00C31831">
      <w:pPr>
        <w:spacing w:line="360" w:lineRule="auto"/>
        <w:ind w:firstLine="720"/>
        <w:jc w:val="both"/>
      </w:pPr>
      <w:r w:rsidRPr="000D7B08">
        <w:rPr>
          <w:rFonts w:ascii="Times New Roman" w:hAnsi="Times New Roman" w:cs="Times New Roman"/>
          <w:sz w:val="24"/>
          <w:szCs w:val="24"/>
        </w:rPr>
        <w:t xml:space="preserve">Toleransi adalah sikap atau sifat menenggang, menghargai kepercayaan dan kebiasaan yang bertentangan dengan pendirian sendiri. </w:t>
      </w:r>
      <w:r>
        <w:rPr>
          <w:rFonts w:ascii="Times New Roman" w:hAnsi="Times New Roman" w:cs="Times New Roman"/>
          <w:sz w:val="24"/>
          <w:szCs w:val="24"/>
        </w:rPr>
        <w:t xml:space="preserve">Menurut </w:t>
      </w:r>
      <w:r>
        <w:t xml:space="preserve">Michael Walze dalam Casram </w:t>
      </w:r>
      <w:r w:rsidR="00C466AB">
        <w:fldChar w:fldCharType="begin" w:fldLock="1"/>
      </w:r>
      <w:r w:rsidR="00215C4F">
        <w:instrText>ADDIN CSL_CITATION {"citationItems":[{"id":"ITEM-1","itemData":{"author":[{"dropping-particle":"","family":"Casram","given":"","non-dropping-particle":"","parse-names":false,"suffix":""}],"container-title":"Jurnal Ilmiah Agama dan Sosial Budaya","id":"ITEM-1","issue":"2","issued":{"date-parts":[["2016"]]},"title":"Membangun Sikap Toleransi Beragama dalam Masyarakat Plural","type":"article-journal","volume":"1"},"uris":["http://www.mendeley.com/documents/?uuid=aa56ea54-0987-4581-bacb-0e6e4bcdd055"]}],"mendeley":{"formattedCitation":"(Casram, 2016)","manualFormatting":"(2016)","plainTextFormattedCitation":"(Casram, 2016)","previouslyFormattedCitation":"(Casram, 2016)"},"properties":{"noteIndex":0},"schema":"https://github.com/citation-style-language/schema/raw/master/csl-citation.json"}</w:instrText>
      </w:r>
      <w:r w:rsidR="00C466AB">
        <w:fldChar w:fldCharType="separate"/>
      </w:r>
      <w:r w:rsidRPr="00254122">
        <w:rPr>
          <w:noProof/>
        </w:rPr>
        <w:t>(2016)</w:t>
      </w:r>
      <w:r w:rsidR="00C466AB">
        <w:fldChar w:fldCharType="end"/>
      </w:r>
      <w:r>
        <w:t xml:space="preserve"> t</w:t>
      </w:r>
      <w:r w:rsidR="00FB1522">
        <w:t xml:space="preserve">oleransi </w:t>
      </w:r>
      <w:r>
        <w:t>adalah</w:t>
      </w:r>
      <w:r w:rsidR="00FB1522">
        <w:t xml:space="preserve"> sikap saling menghormati, saling menerima, saling menghargai di tengah keragaman budaya, kebebasan berekspresi dan karakter manusia</w:t>
      </w:r>
      <w:r>
        <w:t xml:space="preserve">. </w:t>
      </w:r>
      <w:r w:rsidR="005250B8" w:rsidRPr="000D7B08">
        <w:rPr>
          <w:rFonts w:ascii="Times New Roman" w:hAnsi="Times New Roman" w:cs="Times New Roman"/>
          <w:sz w:val="24"/>
          <w:szCs w:val="24"/>
        </w:rPr>
        <w:t xml:space="preserve">Sikap toleransi yang ditujukan dalam novel </w:t>
      </w:r>
      <w:r w:rsidR="005250B8" w:rsidRPr="000D7B08">
        <w:rPr>
          <w:rFonts w:ascii="Times New Roman" w:hAnsi="Times New Roman" w:cs="Times New Roman"/>
          <w:i/>
          <w:sz w:val="24"/>
          <w:szCs w:val="24"/>
        </w:rPr>
        <w:t>Emak</w:t>
      </w:r>
      <w:r w:rsidR="005250B8" w:rsidRPr="000D7B08">
        <w:rPr>
          <w:rFonts w:ascii="Times New Roman" w:hAnsi="Times New Roman" w:cs="Times New Roman"/>
          <w:sz w:val="24"/>
          <w:szCs w:val="24"/>
        </w:rPr>
        <w:t xml:space="preserve"> adalah bahwa bapak tidak setuju kalau Indonesia dijadikan sebagai negara Islam. Kepercayaan ini dianut oleh nenek moyang yang menerapkan sikap toleran terhadap perkembangan agama-agama lain di luar. Hal tersebut  dapat diketahui dalam bentuk percakapan atau dialog kutipan berikut.</w:t>
      </w:r>
    </w:p>
    <w:p w:rsidR="005250B8" w:rsidRPr="000D7B08" w:rsidRDefault="005250B8" w:rsidP="00C31831">
      <w:pPr>
        <w:spacing w:line="240" w:lineRule="auto"/>
        <w:ind w:left="720"/>
        <w:jc w:val="both"/>
        <w:rPr>
          <w:rFonts w:ascii="Times New Roman" w:hAnsi="Times New Roman" w:cs="Times New Roman"/>
          <w:sz w:val="24"/>
          <w:szCs w:val="24"/>
        </w:rPr>
      </w:pPr>
      <w:r w:rsidRPr="000D7B08">
        <w:rPr>
          <w:rFonts w:ascii="Times New Roman" w:hAnsi="Times New Roman" w:cs="Times New Roman"/>
          <w:i/>
          <w:sz w:val="24"/>
          <w:szCs w:val="24"/>
        </w:rPr>
        <w:t>“Begini agama tanpa kecuali, mengajarkan yang serba baik bagi kehidupan kita. Bahkan tidak hanya sebatas pada hubungan antar sesama makhluk manusia, tetapi meliputi khalifah Tuhan ini terhadap makhluk binatang dan sikap-sikapnya. Maka alih-alih saling berebut dan menonjolkan simbol agama, dan menyombongkan kelebihan agama, saling memamerkan bentuk keimanan masing-masing, para agama lebih baik membuat agamanya seperti garam saja, menyatu dan lebur dapat dirasakan kebaikan dan manfaat serta ketepatan pemerataannya tanpa kelihatan sedikit pun kehadirannya</w:t>
      </w:r>
      <w:r w:rsidRPr="000D7B08">
        <w:rPr>
          <w:rFonts w:ascii="Times New Roman" w:hAnsi="Times New Roman" w:cs="Times New Roman"/>
          <w:sz w:val="24"/>
          <w:szCs w:val="24"/>
        </w:rPr>
        <w:t>.”(Emak, 181)</w:t>
      </w:r>
      <w:r w:rsidRPr="000D7B08">
        <w:rPr>
          <w:rFonts w:ascii="Times New Roman" w:hAnsi="Times New Roman" w:cs="Times New Roman"/>
          <w:i/>
          <w:sz w:val="24"/>
          <w:szCs w:val="24"/>
        </w:rPr>
        <w:t xml:space="preserve">  </w:t>
      </w:r>
    </w:p>
    <w:p w:rsidR="005250B8" w:rsidRDefault="00B114BA"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utipan di atas menjelaskan bahwa agama mengajarkan umatnya </w:t>
      </w:r>
      <w:r w:rsidR="00506127">
        <w:rPr>
          <w:rFonts w:ascii="Times New Roman" w:hAnsi="Times New Roman" w:cs="Times New Roman"/>
          <w:sz w:val="24"/>
          <w:szCs w:val="24"/>
        </w:rPr>
        <w:t xml:space="preserve">untuk bersikap toleran kepada sesama manusia. Tuhan menyuruh manusia di bumi ini untuk menerapkan sikap toleransi terhadap agama lain. Toleransi diartikan sebagai cara seseorang untuk menghargai orang lain dalam rangka menggunakan kebebasannya dalam berpikir. </w:t>
      </w:r>
    </w:p>
    <w:p w:rsidR="00506127" w:rsidRPr="000D7B08" w:rsidRDefault="00506127" w:rsidP="00506127">
      <w:pPr>
        <w:spacing w:line="360" w:lineRule="auto"/>
        <w:jc w:val="both"/>
        <w:rPr>
          <w:rFonts w:ascii="Times New Roman" w:hAnsi="Times New Roman" w:cs="Times New Roman"/>
          <w:b/>
          <w:sz w:val="24"/>
          <w:szCs w:val="24"/>
        </w:rPr>
      </w:pPr>
      <w:r w:rsidRPr="000D7B08">
        <w:rPr>
          <w:rFonts w:ascii="Times New Roman" w:hAnsi="Times New Roman" w:cs="Times New Roman"/>
          <w:b/>
          <w:sz w:val="24"/>
          <w:szCs w:val="24"/>
        </w:rPr>
        <w:t xml:space="preserve">Peduli Sosial </w:t>
      </w:r>
    </w:p>
    <w:p w:rsidR="00506127" w:rsidRPr="00506127" w:rsidRDefault="00506127" w:rsidP="00506127">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shd w:val="clear" w:color="auto" w:fill="FFFFFF"/>
        </w:rPr>
        <w:t xml:space="preserve">Peduli sosial dalam novel </w:t>
      </w:r>
      <w:r w:rsidRPr="000D7B08">
        <w:rPr>
          <w:rFonts w:ascii="Times New Roman" w:hAnsi="Times New Roman" w:cs="Times New Roman"/>
          <w:i/>
          <w:sz w:val="24"/>
          <w:szCs w:val="24"/>
          <w:shd w:val="clear" w:color="auto" w:fill="FFFFFF"/>
        </w:rPr>
        <w:t>Emak</w:t>
      </w:r>
      <w:r w:rsidRPr="000D7B08">
        <w:rPr>
          <w:rFonts w:ascii="Times New Roman" w:hAnsi="Times New Roman" w:cs="Times New Roman"/>
          <w:sz w:val="24"/>
          <w:szCs w:val="24"/>
          <w:shd w:val="clear" w:color="auto" w:fill="FFFFFF"/>
        </w:rPr>
        <w:t xml:space="preserve"> mengajarkan pembaca untuk selalu tolong menolong pada sesama manusia. </w:t>
      </w:r>
      <w:r w:rsidRPr="000D7B08">
        <w:rPr>
          <w:rFonts w:ascii="Times New Roman" w:hAnsi="Times New Roman" w:cs="Times New Roman"/>
          <w:sz w:val="24"/>
          <w:szCs w:val="24"/>
        </w:rPr>
        <w:t xml:space="preserve">Sebagai makhluk sosial pasti kita selalu  membutuhkan bantuan dari orang lain </w:t>
      </w:r>
      <w:r w:rsidR="00C466AB" w:rsidRPr="000D7B08">
        <w:rPr>
          <w:rFonts w:ascii="Times New Roman" w:hAnsi="Times New Roman" w:cs="Times New Roman"/>
          <w:sz w:val="24"/>
          <w:szCs w:val="24"/>
        </w:rPr>
        <w:fldChar w:fldCharType="begin" w:fldLock="1"/>
      </w:r>
      <w:r w:rsidRPr="000D7B08">
        <w:rPr>
          <w:rFonts w:ascii="Times New Roman" w:hAnsi="Times New Roman" w:cs="Times New Roman"/>
          <w:sz w:val="24"/>
          <w:szCs w:val="24"/>
        </w:rPr>
        <w:instrText>ADDIN CSL_CITATION {"citationItems":[{"id":"ITEM-1","itemData":{"author":[{"dropping-particle":"","family":"Hana Agustyaningrum, Purwadi","given":"dan Edi Suryanto","non-dropping-particle":"","parse-names":false,"suffix":""}],"container-title":"Jurnal Penelitian Bahasa, Sastra, dan pengajarannya","id":"ITEM-1","issue":"1","issued":{"date-parts":[["2016"]]},"title":"Analisis Struktural dan Nilai Pendidikan Karakter Novel Pukat Karya Tere Liye serta Relevansinya terhadap Materi Pembelajaran Bahasa Indonesia di SMA","type":"article-journal","volume":"4"},"uris":["http://www.mendeley.com/documents/?uuid=507b5f2e-95fe-4a98-93b8-a06cb9f89438"]}],"mendeley":{"formattedCitation":"(Hana Agustyaningrum, Purwadi, 2016)","manualFormatting":"(Hana Agustyaningrum, Purwadi, 2016: 112)","plainTextFormattedCitation":"(Hana Agustyaningrum, Purwadi, 2016)","previouslyFormattedCitation":"(Hana Agustyaningrum, Purwadi, 2016)"},"properties":{"noteIndex":0},"schema":"https://github.com/citation-style-language/schema/raw/master/csl-citation.json"}</w:instrText>
      </w:r>
      <w:r w:rsidR="00C466AB" w:rsidRPr="000D7B08">
        <w:rPr>
          <w:rFonts w:ascii="Times New Roman" w:hAnsi="Times New Roman" w:cs="Times New Roman"/>
          <w:sz w:val="24"/>
          <w:szCs w:val="24"/>
        </w:rPr>
        <w:fldChar w:fldCharType="separate"/>
      </w:r>
      <w:r w:rsidRPr="000D7B08">
        <w:rPr>
          <w:rFonts w:ascii="Times New Roman" w:hAnsi="Times New Roman" w:cs="Times New Roman"/>
          <w:noProof/>
          <w:sz w:val="24"/>
          <w:szCs w:val="24"/>
        </w:rPr>
        <w:t>(Hana Agustyaningrum, Purwadi, 2016: 112)</w:t>
      </w:r>
      <w:r w:rsidR="00C466AB" w:rsidRPr="000D7B08">
        <w:rPr>
          <w:rFonts w:ascii="Times New Roman" w:hAnsi="Times New Roman" w:cs="Times New Roman"/>
          <w:sz w:val="24"/>
          <w:szCs w:val="24"/>
        </w:rPr>
        <w:fldChar w:fldCharType="end"/>
      </w:r>
      <w:r w:rsidRPr="000D7B08">
        <w:rPr>
          <w:rFonts w:ascii="Times New Roman" w:hAnsi="Times New Roman" w:cs="Times New Roman"/>
          <w:sz w:val="24"/>
          <w:szCs w:val="24"/>
        </w:rPr>
        <w:t xml:space="preserve">. Hal tersebut dapat diketahui dalam bentuk percakapan atau dialog kutipan berikut. </w:t>
      </w:r>
    </w:p>
    <w:p w:rsidR="00506127" w:rsidRDefault="00506127" w:rsidP="00C31831">
      <w:pPr>
        <w:spacing w:line="240" w:lineRule="auto"/>
        <w:ind w:left="720" w:firstLine="60"/>
        <w:jc w:val="both"/>
        <w:rPr>
          <w:rFonts w:ascii="Times New Roman" w:hAnsi="Times New Roman" w:cs="Times New Roman"/>
          <w:sz w:val="24"/>
          <w:szCs w:val="24"/>
        </w:rPr>
      </w:pPr>
      <w:r w:rsidRPr="000D7B08">
        <w:rPr>
          <w:rFonts w:ascii="Times New Roman" w:hAnsi="Times New Roman" w:cs="Times New Roman"/>
          <w:i/>
          <w:sz w:val="24"/>
          <w:szCs w:val="24"/>
        </w:rPr>
        <w:t>“Hampir setiap keluarga sekampung yang punya hajat pasti mengharapkan emak untuk menyiapkan lauk-pauknya. Orang-orang dari kampung dan kawasan lain tidak jarang turut meminta bantuan emak meminta bantuan emak soal masak memasak ini.”(</w:t>
      </w:r>
      <w:r w:rsidRPr="000D7B08">
        <w:rPr>
          <w:rFonts w:ascii="Times New Roman" w:hAnsi="Times New Roman" w:cs="Times New Roman"/>
          <w:sz w:val="24"/>
          <w:szCs w:val="24"/>
        </w:rPr>
        <w:t xml:space="preserve">Emak, 81). </w:t>
      </w:r>
    </w:p>
    <w:p w:rsidR="00506127" w:rsidRDefault="00506127"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tipan tersebut mencerminkan bahwa emak memiliki sikap peduli sosial yang besar terhadap warga kampungnya. Dalam kutipan tersebut dijelaskan bahwa emak selalu membantu warganya untuk memasak </w:t>
      </w:r>
      <w:r w:rsidR="00841F71">
        <w:rPr>
          <w:rFonts w:ascii="Times New Roman" w:hAnsi="Times New Roman" w:cs="Times New Roman"/>
          <w:sz w:val="24"/>
          <w:szCs w:val="24"/>
        </w:rPr>
        <w:t xml:space="preserve">dan menyiapkan lauk pauk karena di kampung emak di kenal sebagai orang yang memiliki resep masakan enak. Oleh karena itu, warga kampung sering menyuruh emak untuk menyiapkan makanan saat ada acara besar. </w:t>
      </w:r>
    </w:p>
    <w:p w:rsidR="00841F71" w:rsidRPr="00506127" w:rsidRDefault="00841F71"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tipan lain ditunjukkan saat emak sedang memperhatikan pendidikan anak dan tetangganya. Berikut ini kepedulian sosial yang digambarkan dalam novel Emak karya Daoed Joesoef. </w:t>
      </w:r>
    </w:p>
    <w:p w:rsidR="00506127" w:rsidRPr="000D7B08" w:rsidRDefault="00506127" w:rsidP="00C31831">
      <w:pPr>
        <w:spacing w:line="240" w:lineRule="auto"/>
        <w:ind w:left="720"/>
        <w:jc w:val="both"/>
        <w:rPr>
          <w:rFonts w:ascii="Times New Roman" w:hAnsi="Times New Roman" w:cs="Times New Roman"/>
          <w:sz w:val="24"/>
          <w:szCs w:val="24"/>
        </w:rPr>
      </w:pPr>
      <w:r w:rsidRPr="000D7B08">
        <w:rPr>
          <w:rFonts w:ascii="Times New Roman" w:hAnsi="Times New Roman" w:cs="Times New Roman"/>
          <w:i/>
          <w:sz w:val="24"/>
          <w:szCs w:val="24"/>
        </w:rPr>
        <w:t xml:space="preserve"> “Dia tidak hanya memperhatikan pendidikan kami, anak-anaknya sendiri, tetapi juga memperhatikan pendidikan tetangga kami.” </w:t>
      </w:r>
      <w:r w:rsidRPr="000D7B08">
        <w:rPr>
          <w:rFonts w:ascii="Times New Roman" w:hAnsi="Times New Roman" w:cs="Times New Roman"/>
          <w:sz w:val="24"/>
          <w:szCs w:val="24"/>
        </w:rPr>
        <w:t>(Emak, 82)</w:t>
      </w:r>
    </w:p>
    <w:p w:rsidR="00506127" w:rsidRDefault="00841F71" w:rsidP="00C318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kutipan di atas menunjukkan bahwa emak memiliki perhatian yang sangat besar terhadap pendidikan. Emak selalu mendorong anaknya untuk belajar Selain itu, emak tidak hanya memperhatikan pendidikan anaknya saja melainkan juga memperhatikan pendidikan tetangganya. </w:t>
      </w:r>
    </w:p>
    <w:p w:rsidR="000C66A1" w:rsidRPr="000D7B08" w:rsidRDefault="000C66A1" w:rsidP="000C66A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negakkan Keadilan </w:t>
      </w:r>
    </w:p>
    <w:p w:rsidR="000C66A1" w:rsidRPr="000D7B08" w:rsidRDefault="000C66A1" w:rsidP="000C66A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lastRenderedPageBreak/>
        <w:t xml:space="preserve">Menegakkan keadilan adalah salah satu tugas utama manusia. Tanpa adanya keadilan manusia akan hancur. Karena keadilan dijadikan sebagai jalan menuju kebahagian hidup dan kedamaian. Menegakkan keadilan dalam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ditunjukkan pada saat harga diri Daoed Joesoef dipertaruhkan oleh Manap. Hal tersebut dapat diketahui dalam bentuk percakapan atau dialog kutipan berikut.</w:t>
      </w:r>
    </w:p>
    <w:p w:rsidR="000C66A1" w:rsidRDefault="000C66A1" w:rsidP="00C31831">
      <w:pPr>
        <w:spacing w:line="240" w:lineRule="auto"/>
        <w:ind w:left="720"/>
        <w:jc w:val="both"/>
        <w:rPr>
          <w:rFonts w:ascii="Times New Roman" w:hAnsi="Times New Roman" w:cs="Times New Roman"/>
          <w:i/>
          <w:sz w:val="24"/>
          <w:szCs w:val="24"/>
        </w:rPr>
      </w:pPr>
      <w:r w:rsidRPr="000D7B08">
        <w:rPr>
          <w:rFonts w:ascii="Times New Roman" w:hAnsi="Times New Roman" w:cs="Times New Roman"/>
          <w:i/>
          <w:sz w:val="24"/>
          <w:szCs w:val="24"/>
        </w:rPr>
        <w:t xml:space="preserve">“Bertumbukan bukan cara yang terbaik untuk menyelesaikan masalah, lebih-lebih dikalangan orang yang beradab. Maka kalaupun itu dilakukan seharusnya bukan sesekali meminta pujian sebagai jagoan, tetapi betul-betul karena terpaksa, sudah tidak ada jalan sopan yang lain demi menegakkan kebenaran, membela keadilan, melindungi yang lemah demi kewenang-wenangan.” </w:t>
      </w:r>
      <w:r w:rsidRPr="000D7B08">
        <w:rPr>
          <w:rFonts w:ascii="Times New Roman" w:hAnsi="Times New Roman" w:cs="Times New Roman"/>
          <w:sz w:val="24"/>
          <w:szCs w:val="24"/>
        </w:rPr>
        <w:t>(Emak, 104)</w:t>
      </w:r>
      <w:r w:rsidRPr="000D7B08">
        <w:rPr>
          <w:rFonts w:ascii="Times New Roman" w:hAnsi="Times New Roman" w:cs="Times New Roman"/>
          <w:i/>
          <w:sz w:val="24"/>
          <w:szCs w:val="24"/>
        </w:rPr>
        <w:t xml:space="preserve"> </w:t>
      </w:r>
    </w:p>
    <w:p w:rsidR="000C66A1" w:rsidRPr="006A2B71" w:rsidRDefault="000C66A1" w:rsidP="00C31831">
      <w:pPr>
        <w:spacing w:line="360" w:lineRule="auto"/>
        <w:ind w:firstLine="720"/>
        <w:jc w:val="both"/>
        <w:rPr>
          <w:rFonts w:ascii="Times New Roman" w:hAnsi="Times New Roman" w:cs="Times New Roman"/>
          <w:sz w:val="24"/>
          <w:szCs w:val="24"/>
        </w:rPr>
      </w:pPr>
      <w:r w:rsidRPr="006A2B71">
        <w:rPr>
          <w:rFonts w:ascii="Times New Roman" w:hAnsi="Times New Roman" w:cs="Times New Roman"/>
          <w:sz w:val="24"/>
          <w:szCs w:val="24"/>
        </w:rPr>
        <w:t xml:space="preserve">Kutipan di atas menjelaskan saat Daoed bertembuk teringat dengan pesan emak bahwa pada dasarnya bertumbuk bukan merupakan cara yang baik untuk menyelesaikan masalah apalagi bagi kalangan yang beradab dan berilmu. Maka jika itu dilakukan bukan karena sebab pujian </w:t>
      </w:r>
      <w:r w:rsidR="006A2B71" w:rsidRPr="006A2B71">
        <w:rPr>
          <w:rFonts w:ascii="Times New Roman" w:hAnsi="Times New Roman" w:cs="Times New Roman"/>
          <w:sz w:val="24"/>
          <w:szCs w:val="24"/>
        </w:rPr>
        <w:t xml:space="preserve">atau sanjungan karena jagoan melainkan karena sudah tidak ada jalan sopan yang lain demi menegakkan kebenaran, membela keadilan, dan melindungi yang lemah terhadap kesewenang-wenangan. </w:t>
      </w:r>
    </w:p>
    <w:p w:rsidR="00C31831" w:rsidRPr="00057541" w:rsidRDefault="00057541" w:rsidP="00C31831">
      <w:pPr>
        <w:spacing w:line="360" w:lineRule="auto"/>
        <w:jc w:val="both"/>
        <w:rPr>
          <w:rFonts w:ascii="Times New Roman" w:hAnsi="Times New Roman" w:cs="Times New Roman"/>
          <w:b/>
          <w:sz w:val="24"/>
          <w:szCs w:val="24"/>
        </w:rPr>
      </w:pPr>
      <w:r w:rsidRPr="00057541">
        <w:rPr>
          <w:rFonts w:ascii="Times New Roman" w:hAnsi="Times New Roman" w:cs="Times New Roman"/>
          <w:b/>
          <w:sz w:val="24"/>
          <w:szCs w:val="24"/>
        </w:rPr>
        <w:t xml:space="preserve">SIMPULAN </w:t>
      </w:r>
    </w:p>
    <w:p w:rsidR="001730D3" w:rsidRDefault="00C31831" w:rsidP="00057541">
      <w:pPr>
        <w:spacing w:line="360" w:lineRule="auto"/>
        <w:ind w:firstLine="720"/>
        <w:jc w:val="both"/>
        <w:rPr>
          <w:rFonts w:ascii="Times New Roman" w:hAnsi="Times New Roman" w:cs="Times New Roman"/>
          <w:sz w:val="24"/>
          <w:szCs w:val="24"/>
        </w:rPr>
      </w:pPr>
      <w:r w:rsidRPr="000D7B08">
        <w:rPr>
          <w:rFonts w:ascii="Times New Roman" w:hAnsi="Times New Roman" w:cs="Times New Roman"/>
          <w:sz w:val="24"/>
          <w:szCs w:val="24"/>
        </w:rPr>
        <w:t xml:space="preserve">Dapat disimpulkan bahwa nilai struktural yang terdapat dalam novel Emak memiliki keterkaitan antarunsur meliputi tema, alur, latar, penokohan, sudut pandang, gaya bahasa, dan amanat. Tema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berisi tentang kisah hubungan kasih sayang abadi antara seorang anak dan ibu, alur yang digunakan adalah alur maju, Penokohan dalam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dibedakan menjadi tiga yaitu protagonis, antagonis, dan figuran. Tokoh protagonis diperankan oleh emak dan bapak, tokoh antagonis diperankan oleh Abdul Manap, sedangkan tokoh figuran diperankan oleh Kak Marni, Ani, dan Nani. Sudut pandang yang digunakan adalah sudut pandang orang kedua sebagai tokoh utama. Latar yang digunakan dalam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terbagi menjadi tiga, yaitu pertama latar tempat dalam novel ini adalah ruang tengah, dapur, hutan, ruang tengah, Medan, Yogyakarta, sekolahan, halaman, rumah sakit, sungai, rumah, dan rawa-rawa.  Kedua, latar waktu dalam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adalah siang, sore, malam, esok-lusa, tahun, minggu, dan bulan purnama. Sedangkan latar suasana dalam novel </w:t>
      </w:r>
      <w:r w:rsidRPr="000D7B08">
        <w:rPr>
          <w:rFonts w:ascii="Times New Roman" w:hAnsi="Times New Roman" w:cs="Times New Roman"/>
          <w:i/>
          <w:sz w:val="24"/>
          <w:szCs w:val="24"/>
        </w:rPr>
        <w:t>Emak</w:t>
      </w:r>
      <w:r w:rsidRPr="000D7B08">
        <w:rPr>
          <w:rFonts w:ascii="Times New Roman" w:hAnsi="Times New Roman" w:cs="Times New Roman"/>
          <w:sz w:val="24"/>
          <w:szCs w:val="24"/>
        </w:rPr>
        <w:t xml:space="preserve"> menggambarkan suasana bahagia, senang, sedih, tegang, hening, takut, dan gelisah, semangat, dan kecewa. Gaya bahasa yang dominan digunakan pengarang adalah parerelisme, metafora, simbolik, dan paradoks. Amanat yang </w:t>
      </w:r>
      <w:r w:rsidRPr="000D7B08">
        <w:rPr>
          <w:rFonts w:ascii="Times New Roman" w:hAnsi="Times New Roman" w:cs="Times New Roman"/>
          <w:sz w:val="24"/>
          <w:szCs w:val="24"/>
        </w:rPr>
        <w:lastRenderedPageBreak/>
        <w:t xml:space="preserve">digunakan tersurat dari isi novel. </w:t>
      </w:r>
      <w:r w:rsidR="00057541">
        <w:rPr>
          <w:rFonts w:ascii="Times New Roman" w:hAnsi="Times New Roman" w:cs="Times New Roman"/>
          <w:sz w:val="24"/>
          <w:szCs w:val="24"/>
        </w:rPr>
        <w:t xml:space="preserve">Dalam novel Emak dapat dijadikan sebagai materi bahan ajar kelas X karena di dalamnya terdapat adanaya toleransi, kepedulian sosial, dan penegakan keadilan. </w:t>
      </w:r>
    </w:p>
    <w:p w:rsidR="00057541" w:rsidRPr="00057541" w:rsidRDefault="00057541" w:rsidP="00057541">
      <w:pPr>
        <w:spacing w:line="360" w:lineRule="auto"/>
        <w:jc w:val="both"/>
        <w:rPr>
          <w:rFonts w:ascii="Times New Roman" w:hAnsi="Times New Roman" w:cs="Times New Roman"/>
          <w:b/>
          <w:sz w:val="24"/>
          <w:szCs w:val="24"/>
        </w:rPr>
      </w:pPr>
      <w:r w:rsidRPr="00057541">
        <w:rPr>
          <w:rFonts w:ascii="Times New Roman" w:hAnsi="Times New Roman" w:cs="Times New Roman"/>
          <w:b/>
          <w:sz w:val="24"/>
          <w:szCs w:val="24"/>
        </w:rPr>
        <w:t>DAFTAR PUSTAKA</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57541">
        <w:rPr>
          <w:rFonts w:ascii="Times New Roman" w:hAnsi="Times New Roman" w:cs="Times New Roman"/>
          <w:noProof/>
          <w:sz w:val="24"/>
          <w:szCs w:val="24"/>
        </w:rPr>
        <w:t xml:space="preserve">Bahraeni. (2017). Efektivitas Pengembangan Bahan Ajar Ilmu Pendidikan Islam Berbasis Model Pembelajaran Kooperatif Tipe Jingsau Melalui Kegiatan Desiminasi pada STAIS DDI MAROS. </w:t>
      </w:r>
      <w:r w:rsidRPr="00057541">
        <w:rPr>
          <w:rFonts w:ascii="Times New Roman" w:hAnsi="Times New Roman" w:cs="Times New Roman"/>
          <w:i/>
          <w:iCs/>
          <w:noProof/>
          <w:sz w:val="24"/>
          <w:szCs w:val="24"/>
        </w:rPr>
        <w:t>Journal.Uin-Alaudin.Ac.Id</w:t>
      </w:r>
      <w:r w:rsidRPr="00057541">
        <w:rPr>
          <w:rFonts w:ascii="Times New Roman" w:hAnsi="Times New Roman" w:cs="Times New Roman"/>
          <w:noProof/>
          <w:sz w:val="24"/>
          <w:szCs w:val="24"/>
        </w:rPr>
        <w:t xml:space="preserve">, </w:t>
      </w:r>
      <w:r w:rsidRPr="00057541">
        <w:rPr>
          <w:rFonts w:ascii="Times New Roman" w:hAnsi="Times New Roman" w:cs="Times New Roman"/>
          <w:i/>
          <w:iCs/>
          <w:noProof/>
          <w:sz w:val="24"/>
          <w:szCs w:val="24"/>
        </w:rPr>
        <w:t>VI</w:t>
      </w:r>
      <w:r w:rsidRPr="00057541">
        <w:rPr>
          <w:rFonts w:ascii="Times New Roman" w:hAnsi="Times New Roman" w:cs="Times New Roman"/>
          <w:noProof/>
          <w:sz w:val="24"/>
          <w:szCs w:val="24"/>
        </w:rPr>
        <w:t>(I).</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Casram. (2016). Membangun Sikap Toleransi Beragama dalam Masyarakat Plural. </w:t>
      </w:r>
      <w:r w:rsidRPr="00057541">
        <w:rPr>
          <w:rFonts w:ascii="Times New Roman" w:hAnsi="Times New Roman" w:cs="Times New Roman"/>
          <w:i/>
          <w:iCs/>
          <w:noProof/>
          <w:sz w:val="24"/>
          <w:szCs w:val="24"/>
        </w:rPr>
        <w:t>Jurnal Ilmiah Agama Dan Sosial Budaya</w:t>
      </w:r>
      <w:r w:rsidRPr="00057541">
        <w:rPr>
          <w:rFonts w:ascii="Times New Roman" w:hAnsi="Times New Roman" w:cs="Times New Roman"/>
          <w:noProof/>
          <w:sz w:val="24"/>
          <w:szCs w:val="24"/>
        </w:rPr>
        <w:t xml:space="preserve">, </w:t>
      </w:r>
      <w:r w:rsidRPr="00057541">
        <w:rPr>
          <w:rFonts w:ascii="Times New Roman" w:hAnsi="Times New Roman" w:cs="Times New Roman"/>
          <w:i/>
          <w:iCs/>
          <w:noProof/>
          <w:sz w:val="24"/>
          <w:szCs w:val="24"/>
        </w:rPr>
        <w:t>1</w:t>
      </w:r>
      <w:r w:rsidRPr="00057541">
        <w:rPr>
          <w:rFonts w:ascii="Times New Roman" w:hAnsi="Times New Roman" w:cs="Times New Roman"/>
          <w:noProof/>
          <w:sz w:val="24"/>
          <w:szCs w:val="24"/>
        </w:rPr>
        <w:t>(2).</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Hana Agustyaningrum, Purwadi,  dan E. S. (2016). Analisis Struktural dan Nilai Pendidikan Karakter Novel Pukat Karya Tere Liye serta Relevansinya terhadap Materi Pembelajaran Bahasa Indonesia di SMA. </w:t>
      </w:r>
      <w:r w:rsidRPr="00057541">
        <w:rPr>
          <w:rFonts w:ascii="Times New Roman" w:hAnsi="Times New Roman" w:cs="Times New Roman"/>
          <w:i/>
          <w:iCs/>
          <w:noProof/>
          <w:sz w:val="24"/>
          <w:szCs w:val="24"/>
        </w:rPr>
        <w:t>Jurnal Penelitian Bahasa, Sastra, Dan Pengajarannya</w:t>
      </w:r>
      <w:r w:rsidRPr="00057541">
        <w:rPr>
          <w:rFonts w:ascii="Times New Roman" w:hAnsi="Times New Roman" w:cs="Times New Roman"/>
          <w:noProof/>
          <w:sz w:val="24"/>
          <w:szCs w:val="24"/>
        </w:rPr>
        <w:t xml:space="preserve">, </w:t>
      </w:r>
      <w:r w:rsidRPr="00057541">
        <w:rPr>
          <w:rFonts w:ascii="Times New Roman" w:hAnsi="Times New Roman" w:cs="Times New Roman"/>
          <w:i/>
          <w:iCs/>
          <w:noProof/>
          <w:sz w:val="24"/>
          <w:szCs w:val="24"/>
        </w:rPr>
        <w:t>4</w:t>
      </w:r>
      <w:r w:rsidRPr="00057541">
        <w:rPr>
          <w:rFonts w:ascii="Times New Roman" w:hAnsi="Times New Roman" w:cs="Times New Roman"/>
          <w:noProof/>
          <w:sz w:val="24"/>
          <w:szCs w:val="24"/>
        </w:rPr>
        <w:t>(1).</w:t>
      </w:r>
    </w:p>
    <w:p w:rsidR="00057541" w:rsidRPr="00057541" w:rsidRDefault="00057541" w:rsidP="0005754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Ismawanti, E. (2013). </w:t>
      </w:r>
      <w:r w:rsidRPr="00057541">
        <w:rPr>
          <w:rFonts w:ascii="Times New Roman" w:hAnsi="Times New Roman" w:cs="Times New Roman"/>
          <w:i/>
          <w:iCs/>
          <w:noProof/>
          <w:sz w:val="24"/>
          <w:szCs w:val="24"/>
        </w:rPr>
        <w:t>Pengajaran Sastra</w:t>
      </w:r>
      <w:r w:rsidRPr="00057541">
        <w:rPr>
          <w:rFonts w:ascii="Times New Roman" w:hAnsi="Times New Roman" w:cs="Times New Roman"/>
          <w:noProof/>
          <w:sz w:val="24"/>
          <w:szCs w:val="24"/>
        </w:rPr>
        <w:t>. Yogyakarta: Penerbit Ombak.</w:t>
      </w:r>
    </w:p>
    <w:p w:rsidR="00057541" w:rsidRPr="00057541" w:rsidRDefault="00057541" w:rsidP="0005754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Keraf, G. (2002). </w:t>
      </w:r>
      <w:r w:rsidRPr="00057541">
        <w:rPr>
          <w:rFonts w:ascii="Times New Roman" w:hAnsi="Times New Roman" w:cs="Times New Roman"/>
          <w:i/>
          <w:iCs/>
          <w:noProof/>
          <w:sz w:val="24"/>
          <w:szCs w:val="24"/>
        </w:rPr>
        <w:t>Diksi dan Gaya Bahasa</w:t>
      </w:r>
      <w:r w:rsidRPr="00057541">
        <w:rPr>
          <w:rFonts w:ascii="Times New Roman" w:hAnsi="Times New Roman" w:cs="Times New Roman"/>
          <w:noProof/>
          <w:sz w:val="24"/>
          <w:szCs w:val="24"/>
        </w:rPr>
        <w:t>. Jakarta: Gramedia Pustaka Utama.</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Kusumawati. (2010). </w:t>
      </w:r>
      <w:r w:rsidRPr="00057541">
        <w:rPr>
          <w:rFonts w:ascii="Times New Roman" w:hAnsi="Times New Roman" w:cs="Times New Roman"/>
          <w:i/>
          <w:iCs/>
          <w:noProof/>
          <w:sz w:val="24"/>
          <w:szCs w:val="24"/>
        </w:rPr>
        <w:t>Jurnal Penelitian Analisis Pemakaian Gaya Bahasa Pada Iklan Produk Kecantikan Perawatan Kulit Wajah di Televisi</w:t>
      </w:r>
      <w:r w:rsidRPr="00057541">
        <w:rPr>
          <w:rFonts w:ascii="Times New Roman" w:hAnsi="Times New Roman" w:cs="Times New Roman"/>
          <w:noProof/>
          <w:sz w:val="24"/>
          <w:szCs w:val="24"/>
        </w:rPr>
        <w:t>. Universitas Sebelas Maret.</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Nugroho, A. W. (2018). </w:t>
      </w:r>
      <w:r w:rsidRPr="00057541">
        <w:rPr>
          <w:rFonts w:ascii="Times New Roman" w:hAnsi="Times New Roman" w:cs="Times New Roman"/>
          <w:i/>
          <w:iCs/>
          <w:noProof/>
          <w:sz w:val="24"/>
          <w:szCs w:val="24"/>
        </w:rPr>
        <w:t>Profil Lengkap Daoed Joesoef, Mantan Mendikbud Indonesia yang Dikabarkan Meninggal Dunia Artikel ini telah tayang di pos-kupang.com dengan judul Profil Lengkap Daoed Joesoef, Mantan Mendikbud Indonesia yang Dikabarkan Meninggal Dunia, http://kupang.tribun</w:t>
      </w:r>
      <w:r w:rsidRPr="00057541">
        <w:rPr>
          <w:rFonts w:ascii="Times New Roman" w:hAnsi="Times New Roman" w:cs="Times New Roman"/>
          <w:noProof/>
          <w:sz w:val="24"/>
          <w:szCs w:val="24"/>
        </w:rPr>
        <w:t>. Kupang. Retrieved from http://kupang.tribunnews.com/2018/01/24/profil-lengkap-daoed-joesoef-mantan-mendikbud-indonesia-yang-dikabarkan-meninggal-dunia</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Nurgianto, B. (2009). </w:t>
      </w:r>
      <w:r w:rsidRPr="00057541">
        <w:rPr>
          <w:rFonts w:ascii="Times New Roman" w:hAnsi="Times New Roman" w:cs="Times New Roman"/>
          <w:i/>
          <w:iCs/>
          <w:noProof/>
          <w:sz w:val="24"/>
          <w:szCs w:val="24"/>
        </w:rPr>
        <w:t>Statistik Terapan untuk Penelitian Ilmu Sosial</w:t>
      </w:r>
      <w:r w:rsidRPr="00057541">
        <w:rPr>
          <w:rFonts w:ascii="Times New Roman" w:hAnsi="Times New Roman" w:cs="Times New Roman"/>
          <w:noProof/>
          <w:sz w:val="24"/>
          <w:szCs w:val="24"/>
        </w:rPr>
        <w:t>. Yogyakarta: Gadjah Mada University Press.</w:t>
      </w:r>
    </w:p>
    <w:p w:rsidR="00057541" w:rsidRPr="00057541" w:rsidRDefault="00057541" w:rsidP="0005754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Nurgiyanto, B. (2005). </w:t>
      </w:r>
      <w:r w:rsidRPr="00057541">
        <w:rPr>
          <w:rFonts w:ascii="Times New Roman" w:hAnsi="Times New Roman" w:cs="Times New Roman"/>
          <w:i/>
          <w:iCs/>
          <w:noProof/>
          <w:sz w:val="24"/>
          <w:szCs w:val="24"/>
        </w:rPr>
        <w:t>Teori Pengkajian Fiksi</w:t>
      </w:r>
      <w:r w:rsidRPr="00057541">
        <w:rPr>
          <w:rFonts w:ascii="Times New Roman" w:hAnsi="Times New Roman" w:cs="Times New Roman"/>
          <w:noProof/>
          <w:sz w:val="24"/>
          <w:szCs w:val="24"/>
        </w:rPr>
        <w:t>. Yogyakarta: Gadjah Mada University Press.</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Rokhmansyah, A. (2013). </w:t>
      </w:r>
      <w:r w:rsidRPr="00057541">
        <w:rPr>
          <w:rFonts w:ascii="Times New Roman" w:hAnsi="Times New Roman" w:cs="Times New Roman"/>
          <w:i/>
          <w:iCs/>
          <w:noProof/>
          <w:sz w:val="24"/>
          <w:szCs w:val="24"/>
        </w:rPr>
        <w:t>Studi dan Pengkajian Sastra; Perkenalan Awal terhadap Ilmu Sastra</w:t>
      </w:r>
      <w:r w:rsidRPr="00057541">
        <w:rPr>
          <w:rFonts w:ascii="Times New Roman" w:hAnsi="Times New Roman" w:cs="Times New Roman"/>
          <w:noProof/>
          <w:sz w:val="24"/>
          <w:szCs w:val="24"/>
        </w:rPr>
        <w:t>. Yogyakarta: Graha Ilmu.</w:t>
      </w:r>
    </w:p>
    <w:p w:rsidR="00057541" w:rsidRPr="00057541" w:rsidRDefault="00057541" w:rsidP="0005754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Wellek, A. W. &amp; R. (2014). </w:t>
      </w:r>
      <w:r w:rsidRPr="00057541">
        <w:rPr>
          <w:rFonts w:ascii="Times New Roman" w:hAnsi="Times New Roman" w:cs="Times New Roman"/>
          <w:i/>
          <w:iCs/>
          <w:noProof/>
          <w:sz w:val="24"/>
          <w:szCs w:val="24"/>
        </w:rPr>
        <w:t>Teori Kesusastraan (Diterjemahkan oleh Melani Budianto)</w:t>
      </w:r>
      <w:r w:rsidRPr="00057541">
        <w:rPr>
          <w:rFonts w:ascii="Times New Roman" w:hAnsi="Times New Roman" w:cs="Times New Roman"/>
          <w:noProof/>
          <w:sz w:val="24"/>
          <w:szCs w:val="24"/>
        </w:rPr>
        <w:t>.</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57541">
        <w:rPr>
          <w:rFonts w:ascii="Times New Roman" w:hAnsi="Times New Roman" w:cs="Times New Roman"/>
          <w:noProof/>
          <w:sz w:val="24"/>
          <w:szCs w:val="24"/>
        </w:rPr>
        <w:t xml:space="preserve">Yanis Erlina, Ani Rahmawati,  dan B. S. (2016). Kajian Psikologi Sastra, Nilai Pendidikan, dan Relevansinya sebagai Materi Ajar Sastra di SMA Pada Novel Ayah Menyayangi Tanpa Akhir Karya Kirana Kejora. </w:t>
      </w:r>
      <w:r w:rsidRPr="00057541">
        <w:rPr>
          <w:rFonts w:ascii="Times New Roman" w:hAnsi="Times New Roman" w:cs="Times New Roman"/>
          <w:i/>
          <w:iCs/>
          <w:noProof/>
          <w:sz w:val="24"/>
          <w:szCs w:val="24"/>
        </w:rPr>
        <w:t>Jurnal Penelitian Bahasa, Sastra Indonesia Dan Pengajarannya</w:t>
      </w:r>
      <w:r w:rsidRPr="00057541">
        <w:rPr>
          <w:rFonts w:ascii="Times New Roman" w:hAnsi="Times New Roman" w:cs="Times New Roman"/>
          <w:noProof/>
          <w:sz w:val="24"/>
          <w:szCs w:val="24"/>
        </w:rPr>
        <w:t xml:space="preserve">, </w:t>
      </w:r>
      <w:r w:rsidRPr="00057541">
        <w:rPr>
          <w:rFonts w:ascii="Times New Roman" w:hAnsi="Times New Roman" w:cs="Times New Roman"/>
          <w:i/>
          <w:iCs/>
          <w:noProof/>
          <w:sz w:val="24"/>
          <w:szCs w:val="24"/>
        </w:rPr>
        <w:t>4</w:t>
      </w:r>
      <w:r w:rsidRPr="00057541">
        <w:rPr>
          <w:rFonts w:ascii="Times New Roman" w:hAnsi="Times New Roman" w:cs="Times New Roman"/>
          <w:noProof/>
          <w:sz w:val="24"/>
          <w:szCs w:val="24"/>
        </w:rPr>
        <w:t>(1).</w:t>
      </w:r>
    </w:p>
    <w:p w:rsidR="00057541" w:rsidRPr="00057541" w:rsidRDefault="00057541" w:rsidP="00057541">
      <w:pPr>
        <w:widowControl w:val="0"/>
        <w:autoSpaceDE w:val="0"/>
        <w:autoSpaceDN w:val="0"/>
        <w:adjustRightInd w:val="0"/>
        <w:spacing w:line="240" w:lineRule="auto"/>
        <w:ind w:left="480" w:hanging="480"/>
        <w:jc w:val="both"/>
        <w:rPr>
          <w:rFonts w:ascii="Times New Roman" w:hAnsi="Times New Roman" w:cs="Times New Roman"/>
          <w:noProof/>
          <w:sz w:val="24"/>
        </w:rPr>
      </w:pPr>
      <w:r w:rsidRPr="00057541">
        <w:rPr>
          <w:rFonts w:ascii="Times New Roman" w:hAnsi="Times New Roman" w:cs="Times New Roman"/>
          <w:noProof/>
          <w:sz w:val="24"/>
          <w:szCs w:val="24"/>
        </w:rPr>
        <w:lastRenderedPageBreak/>
        <w:t xml:space="preserve">Yanuarti, E. (2017). Pemikiran Pendidikan Ki Hajar Dewantara dan Relevansinya dengan Kurikulum 13. </w:t>
      </w:r>
      <w:r w:rsidRPr="00057541">
        <w:rPr>
          <w:rFonts w:ascii="Times New Roman" w:hAnsi="Times New Roman" w:cs="Times New Roman"/>
          <w:i/>
          <w:iCs/>
          <w:noProof/>
          <w:sz w:val="24"/>
          <w:szCs w:val="24"/>
        </w:rPr>
        <w:t>Jurnal Penelitian</w:t>
      </w:r>
      <w:r w:rsidRPr="00057541">
        <w:rPr>
          <w:rFonts w:ascii="Times New Roman" w:hAnsi="Times New Roman" w:cs="Times New Roman"/>
          <w:noProof/>
          <w:sz w:val="24"/>
          <w:szCs w:val="24"/>
        </w:rPr>
        <w:t xml:space="preserve">, </w:t>
      </w:r>
      <w:r w:rsidRPr="00057541">
        <w:rPr>
          <w:rFonts w:ascii="Times New Roman" w:hAnsi="Times New Roman" w:cs="Times New Roman"/>
          <w:i/>
          <w:iCs/>
          <w:noProof/>
          <w:sz w:val="24"/>
          <w:szCs w:val="24"/>
        </w:rPr>
        <w:t>2</w:t>
      </w:r>
      <w:r w:rsidRPr="00057541">
        <w:rPr>
          <w:rFonts w:ascii="Times New Roman" w:hAnsi="Times New Roman" w:cs="Times New Roman"/>
          <w:noProof/>
          <w:sz w:val="24"/>
          <w:szCs w:val="24"/>
        </w:rPr>
        <w:t>(2).</w:t>
      </w:r>
    </w:p>
    <w:p w:rsidR="00057541" w:rsidRPr="00057541" w:rsidRDefault="00057541" w:rsidP="00057541">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240460" w:rsidRPr="000D7B08" w:rsidRDefault="00240460" w:rsidP="00C23A42">
      <w:pPr>
        <w:pStyle w:val="ListParagraph"/>
        <w:spacing w:line="360" w:lineRule="auto"/>
        <w:ind w:left="1800"/>
        <w:rPr>
          <w:rFonts w:ascii="Times New Roman" w:hAnsi="Times New Roman" w:cs="Times New Roman"/>
          <w:sz w:val="24"/>
          <w:szCs w:val="24"/>
        </w:rPr>
      </w:pPr>
      <w:r w:rsidRPr="000D7B08">
        <w:rPr>
          <w:rFonts w:ascii="Times New Roman" w:hAnsi="Times New Roman" w:cs="Times New Roman"/>
          <w:sz w:val="24"/>
          <w:szCs w:val="24"/>
        </w:rPr>
        <w:t xml:space="preserve"> </w:t>
      </w:r>
    </w:p>
    <w:sectPr w:rsidR="00240460" w:rsidRPr="000D7B08" w:rsidSect="009B4E80">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2F2E" w:rsidRDefault="00ED2F2E" w:rsidP="00BB23BD">
      <w:pPr>
        <w:spacing w:after="0" w:line="240" w:lineRule="auto"/>
      </w:pPr>
      <w:r>
        <w:separator/>
      </w:r>
    </w:p>
  </w:endnote>
  <w:endnote w:type="continuationSeparator" w:id="1">
    <w:p w:rsidR="00ED2F2E" w:rsidRDefault="00ED2F2E" w:rsidP="00BB23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801485"/>
      <w:docPartObj>
        <w:docPartGallery w:val="Page Numbers (Bottom of Page)"/>
        <w:docPartUnique/>
      </w:docPartObj>
    </w:sdtPr>
    <w:sdtContent>
      <w:p w:rsidR="00F445D0" w:rsidRDefault="00C466AB">
        <w:pPr>
          <w:pStyle w:val="Footer"/>
          <w:jc w:val="center"/>
        </w:pPr>
        <w:fldSimple w:instr=" PAGE   \* MERGEFORMAT ">
          <w:r w:rsidR="00562A03">
            <w:rPr>
              <w:noProof/>
            </w:rPr>
            <w:t>1</w:t>
          </w:r>
        </w:fldSimple>
      </w:p>
    </w:sdtContent>
  </w:sdt>
  <w:p w:rsidR="00F445D0" w:rsidRDefault="00F445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2F2E" w:rsidRDefault="00ED2F2E" w:rsidP="00BB23BD">
      <w:pPr>
        <w:spacing w:after="0" w:line="240" w:lineRule="auto"/>
      </w:pPr>
      <w:r>
        <w:separator/>
      </w:r>
    </w:p>
  </w:footnote>
  <w:footnote w:type="continuationSeparator" w:id="1">
    <w:p w:rsidR="00ED2F2E" w:rsidRDefault="00ED2F2E" w:rsidP="00BB23B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06731"/>
    <w:multiLevelType w:val="hybridMultilevel"/>
    <w:tmpl w:val="1F7EA9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3A0A0F"/>
    <w:multiLevelType w:val="hybridMultilevel"/>
    <w:tmpl w:val="C1BE2942"/>
    <w:lvl w:ilvl="0" w:tplc="593CD6E6">
      <w:start w:val="1"/>
      <w:numFmt w:val="decimal"/>
      <w:lvlText w:val="%1)"/>
      <w:lvlJc w:val="left"/>
      <w:pPr>
        <w:ind w:left="107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BC389A"/>
    <w:multiLevelType w:val="hybridMultilevel"/>
    <w:tmpl w:val="1848C3F4"/>
    <w:lvl w:ilvl="0" w:tplc="C644D948">
      <w:start w:val="1"/>
      <w:numFmt w:val="lowerLetter"/>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nsid w:val="147910B4"/>
    <w:multiLevelType w:val="hybridMultilevel"/>
    <w:tmpl w:val="2E5E4F4E"/>
    <w:lvl w:ilvl="0" w:tplc="A1967E7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DEA42BD"/>
    <w:multiLevelType w:val="hybridMultilevel"/>
    <w:tmpl w:val="E93A193C"/>
    <w:lvl w:ilvl="0" w:tplc="8042EC2C">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258523FA"/>
    <w:multiLevelType w:val="hybridMultilevel"/>
    <w:tmpl w:val="8804756C"/>
    <w:lvl w:ilvl="0" w:tplc="E37A85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6C3340E"/>
    <w:multiLevelType w:val="hybridMultilevel"/>
    <w:tmpl w:val="C090C7E2"/>
    <w:lvl w:ilvl="0" w:tplc="94D8D186">
      <w:start w:val="1"/>
      <w:numFmt w:val="lowerLetter"/>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nsid w:val="29D93611"/>
    <w:multiLevelType w:val="hybridMultilevel"/>
    <w:tmpl w:val="708E5796"/>
    <w:lvl w:ilvl="0" w:tplc="A42213AE">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79174B4"/>
    <w:multiLevelType w:val="hybridMultilevel"/>
    <w:tmpl w:val="5A5CE690"/>
    <w:lvl w:ilvl="0" w:tplc="EEF61C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85A1220"/>
    <w:multiLevelType w:val="hybridMultilevel"/>
    <w:tmpl w:val="87462290"/>
    <w:lvl w:ilvl="0" w:tplc="D934424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3B770786"/>
    <w:multiLevelType w:val="hybridMultilevel"/>
    <w:tmpl w:val="9B101BD2"/>
    <w:lvl w:ilvl="0" w:tplc="0421000F">
      <w:start w:val="1"/>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D3A0B8B"/>
    <w:multiLevelType w:val="hybridMultilevel"/>
    <w:tmpl w:val="FD80C3A4"/>
    <w:lvl w:ilvl="0" w:tplc="99B0A380">
      <w:start w:val="1"/>
      <w:numFmt w:val="lowerLetter"/>
      <w:lvlText w:val="%1."/>
      <w:lvlJc w:val="left"/>
      <w:pPr>
        <w:ind w:left="720" w:hanging="360"/>
      </w:pPr>
      <w:rPr>
        <w:rFonts w:ascii="Times New Roman" w:hAnsi="Times New Roman" w:cs="Times New Roman" w:hint="default"/>
        <w:i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97A0FA9"/>
    <w:multiLevelType w:val="hybridMultilevel"/>
    <w:tmpl w:val="30907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D24D9C"/>
    <w:multiLevelType w:val="hybridMultilevel"/>
    <w:tmpl w:val="B806625C"/>
    <w:lvl w:ilvl="0" w:tplc="7B527AC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DE63538"/>
    <w:multiLevelType w:val="hybridMultilevel"/>
    <w:tmpl w:val="0A2A6CD2"/>
    <w:lvl w:ilvl="0" w:tplc="FBD244A0">
      <w:start w:val="1"/>
      <w:numFmt w:val="lowerLetter"/>
      <w:lvlText w:val="%1."/>
      <w:lvlJc w:val="left"/>
      <w:pPr>
        <w:ind w:left="720" w:hanging="360"/>
      </w:pPr>
      <w:rPr>
        <w:rFonts w:ascii="Times New Roman" w:hAnsi="Times New Roman" w:cs="Times New Roman" w:hint="default"/>
        <w:i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2B1E81"/>
    <w:multiLevelType w:val="hybridMultilevel"/>
    <w:tmpl w:val="F5F8CD0E"/>
    <w:lvl w:ilvl="0" w:tplc="28BAB2E2">
      <w:start w:val="1"/>
      <w:numFmt w:val="lowerLetter"/>
      <w:lvlText w:val="%1."/>
      <w:lvlJc w:val="left"/>
      <w:pPr>
        <w:ind w:left="2160" w:hanging="360"/>
      </w:pPr>
      <w:rPr>
        <w:rFonts w:ascii="Times New Roman" w:hAnsi="Times New Roman" w:cs="Times New Roman" w:hint="default"/>
        <w:color w:val="333333"/>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95B50EC"/>
    <w:multiLevelType w:val="hybridMultilevel"/>
    <w:tmpl w:val="DDEA0304"/>
    <w:lvl w:ilvl="0" w:tplc="213C67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BFE4F64"/>
    <w:multiLevelType w:val="hybridMultilevel"/>
    <w:tmpl w:val="09E054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6F7533"/>
    <w:multiLevelType w:val="hybridMultilevel"/>
    <w:tmpl w:val="2188ADC6"/>
    <w:lvl w:ilvl="0" w:tplc="1D5EF8E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FEE5817"/>
    <w:multiLevelType w:val="hybridMultilevel"/>
    <w:tmpl w:val="EE7EDC28"/>
    <w:lvl w:ilvl="0" w:tplc="4F8AD80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72E16FCB"/>
    <w:multiLevelType w:val="hybridMultilevel"/>
    <w:tmpl w:val="2E2EE4E6"/>
    <w:lvl w:ilvl="0" w:tplc="CB7E2D74">
      <w:start w:val="1"/>
      <w:numFmt w:val="lowerLetter"/>
      <w:lvlText w:val="%1."/>
      <w:lvlJc w:val="left"/>
      <w:pPr>
        <w:ind w:left="1505" w:hanging="360"/>
      </w:pPr>
      <w:rPr>
        <w:rFonts w:hint="default"/>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21">
    <w:nsid w:val="77485EDA"/>
    <w:multiLevelType w:val="hybridMultilevel"/>
    <w:tmpl w:val="590EE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9F4321"/>
    <w:multiLevelType w:val="hybridMultilevel"/>
    <w:tmpl w:val="D4844E08"/>
    <w:lvl w:ilvl="0" w:tplc="DF7E6B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1"/>
  </w:num>
  <w:num w:numId="2">
    <w:abstractNumId w:val="16"/>
  </w:num>
  <w:num w:numId="3">
    <w:abstractNumId w:val="18"/>
  </w:num>
  <w:num w:numId="4">
    <w:abstractNumId w:val="13"/>
  </w:num>
  <w:num w:numId="5">
    <w:abstractNumId w:val="10"/>
  </w:num>
  <w:num w:numId="6">
    <w:abstractNumId w:val="5"/>
  </w:num>
  <w:num w:numId="7">
    <w:abstractNumId w:val="6"/>
  </w:num>
  <w:num w:numId="8">
    <w:abstractNumId w:val="2"/>
  </w:num>
  <w:num w:numId="9">
    <w:abstractNumId w:val="20"/>
  </w:num>
  <w:num w:numId="10">
    <w:abstractNumId w:val="8"/>
  </w:num>
  <w:num w:numId="11">
    <w:abstractNumId w:val="17"/>
  </w:num>
  <w:num w:numId="12">
    <w:abstractNumId w:val="3"/>
  </w:num>
  <w:num w:numId="13">
    <w:abstractNumId w:val="22"/>
  </w:num>
  <w:num w:numId="14">
    <w:abstractNumId w:val="19"/>
  </w:num>
  <w:num w:numId="15">
    <w:abstractNumId w:val="15"/>
  </w:num>
  <w:num w:numId="16">
    <w:abstractNumId w:val="11"/>
  </w:num>
  <w:num w:numId="17">
    <w:abstractNumId w:val="7"/>
  </w:num>
  <w:num w:numId="18">
    <w:abstractNumId w:val="4"/>
  </w:num>
  <w:num w:numId="19">
    <w:abstractNumId w:val="9"/>
  </w:num>
  <w:num w:numId="20">
    <w:abstractNumId w:val="14"/>
  </w:num>
  <w:num w:numId="21">
    <w:abstractNumId w:val="0"/>
  </w:num>
  <w:num w:numId="22">
    <w:abstractNumId w:val="12"/>
  </w:num>
  <w:num w:numId="2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6322"/>
  </w:hdrShapeDefaults>
  <w:footnotePr>
    <w:footnote w:id="0"/>
    <w:footnote w:id="1"/>
  </w:footnotePr>
  <w:endnotePr>
    <w:endnote w:id="0"/>
    <w:endnote w:id="1"/>
  </w:endnotePr>
  <w:compat/>
  <w:rsids>
    <w:rsidRoot w:val="004C6217"/>
    <w:rsid w:val="00001366"/>
    <w:rsid w:val="000014FC"/>
    <w:rsid w:val="0000779A"/>
    <w:rsid w:val="00010D9C"/>
    <w:rsid w:val="0001371D"/>
    <w:rsid w:val="0001574D"/>
    <w:rsid w:val="000263E0"/>
    <w:rsid w:val="00027826"/>
    <w:rsid w:val="00027F04"/>
    <w:rsid w:val="00047B38"/>
    <w:rsid w:val="000521FF"/>
    <w:rsid w:val="00057541"/>
    <w:rsid w:val="00057E12"/>
    <w:rsid w:val="00067759"/>
    <w:rsid w:val="00074290"/>
    <w:rsid w:val="000A1520"/>
    <w:rsid w:val="000A4522"/>
    <w:rsid w:val="000A754D"/>
    <w:rsid w:val="000B25F5"/>
    <w:rsid w:val="000B417B"/>
    <w:rsid w:val="000C1F48"/>
    <w:rsid w:val="000C3CDF"/>
    <w:rsid w:val="000C66A1"/>
    <w:rsid w:val="000D020B"/>
    <w:rsid w:val="000D15C1"/>
    <w:rsid w:val="000D1B0E"/>
    <w:rsid w:val="000D5CB3"/>
    <w:rsid w:val="000D7B08"/>
    <w:rsid w:val="000E009A"/>
    <w:rsid w:val="000E2009"/>
    <w:rsid w:val="000E20C9"/>
    <w:rsid w:val="001030DF"/>
    <w:rsid w:val="001033DC"/>
    <w:rsid w:val="00111FC4"/>
    <w:rsid w:val="00112E03"/>
    <w:rsid w:val="00122C16"/>
    <w:rsid w:val="001328FB"/>
    <w:rsid w:val="00152A48"/>
    <w:rsid w:val="001548A8"/>
    <w:rsid w:val="00161367"/>
    <w:rsid w:val="001730D3"/>
    <w:rsid w:val="00176C88"/>
    <w:rsid w:val="00181DBA"/>
    <w:rsid w:val="00182CE3"/>
    <w:rsid w:val="0018553A"/>
    <w:rsid w:val="00186C77"/>
    <w:rsid w:val="00187A1C"/>
    <w:rsid w:val="001900DB"/>
    <w:rsid w:val="0019604C"/>
    <w:rsid w:val="001960BB"/>
    <w:rsid w:val="00197F57"/>
    <w:rsid w:val="001A6EA5"/>
    <w:rsid w:val="001D65DA"/>
    <w:rsid w:val="001E1FB0"/>
    <w:rsid w:val="001E7F5A"/>
    <w:rsid w:val="001F2665"/>
    <w:rsid w:val="001F5D4D"/>
    <w:rsid w:val="00202B20"/>
    <w:rsid w:val="00207BBA"/>
    <w:rsid w:val="00210A6B"/>
    <w:rsid w:val="00215C4F"/>
    <w:rsid w:val="00221490"/>
    <w:rsid w:val="00226FAA"/>
    <w:rsid w:val="00234303"/>
    <w:rsid w:val="00240460"/>
    <w:rsid w:val="0024695A"/>
    <w:rsid w:val="00246A04"/>
    <w:rsid w:val="00254122"/>
    <w:rsid w:val="0025540C"/>
    <w:rsid w:val="00262B97"/>
    <w:rsid w:val="002637DA"/>
    <w:rsid w:val="00263F41"/>
    <w:rsid w:val="00273CA5"/>
    <w:rsid w:val="002A7A03"/>
    <w:rsid w:val="002C34CA"/>
    <w:rsid w:val="002C50C0"/>
    <w:rsid w:val="002E276D"/>
    <w:rsid w:val="003161BA"/>
    <w:rsid w:val="0031694A"/>
    <w:rsid w:val="00321E3C"/>
    <w:rsid w:val="003236FF"/>
    <w:rsid w:val="003402D5"/>
    <w:rsid w:val="003436B2"/>
    <w:rsid w:val="0035699F"/>
    <w:rsid w:val="003572D1"/>
    <w:rsid w:val="00362A6D"/>
    <w:rsid w:val="00363B40"/>
    <w:rsid w:val="003674A0"/>
    <w:rsid w:val="00372E19"/>
    <w:rsid w:val="003820A1"/>
    <w:rsid w:val="003B52E6"/>
    <w:rsid w:val="003D29D5"/>
    <w:rsid w:val="003D6017"/>
    <w:rsid w:val="003E1F20"/>
    <w:rsid w:val="003E5319"/>
    <w:rsid w:val="003F2954"/>
    <w:rsid w:val="003F4723"/>
    <w:rsid w:val="00434F00"/>
    <w:rsid w:val="00443937"/>
    <w:rsid w:val="00444C96"/>
    <w:rsid w:val="00474B7E"/>
    <w:rsid w:val="0048468C"/>
    <w:rsid w:val="0048632C"/>
    <w:rsid w:val="004A3219"/>
    <w:rsid w:val="004A339A"/>
    <w:rsid w:val="004B1527"/>
    <w:rsid w:val="004C3042"/>
    <w:rsid w:val="004C6217"/>
    <w:rsid w:val="004C774A"/>
    <w:rsid w:val="004E132E"/>
    <w:rsid w:val="004E40B8"/>
    <w:rsid w:val="004E60E5"/>
    <w:rsid w:val="004F45A6"/>
    <w:rsid w:val="004F5A50"/>
    <w:rsid w:val="00501F40"/>
    <w:rsid w:val="00506127"/>
    <w:rsid w:val="005162F8"/>
    <w:rsid w:val="00524FC5"/>
    <w:rsid w:val="005250B8"/>
    <w:rsid w:val="005402DD"/>
    <w:rsid w:val="00541696"/>
    <w:rsid w:val="00541C40"/>
    <w:rsid w:val="00553B1E"/>
    <w:rsid w:val="00562A03"/>
    <w:rsid w:val="00565B74"/>
    <w:rsid w:val="00576F8E"/>
    <w:rsid w:val="00584F61"/>
    <w:rsid w:val="00595343"/>
    <w:rsid w:val="005953DB"/>
    <w:rsid w:val="005A0075"/>
    <w:rsid w:val="005A2BDD"/>
    <w:rsid w:val="005A34AA"/>
    <w:rsid w:val="005C5B02"/>
    <w:rsid w:val="005E054B"/>
    <w:rsid w:val="005F0B82"/>
    <w:rsid w:val="005F7F86"/>
    <w:rsid w:val="00604261"/>
    <w:rsid w:val="00613414"/>
    <w:rsid w:val="006409CB"/>
    <w:rsid w:val="006556F0"/>
    <w:rsid w:val="00656B3F"/>
    <w:rsid w:val="00656FF6"/>
    <w:rsid w:val="00657F12"/>
    <w:rsid w:val="00670168"/>
    <w:rsid w:val="006A0CF1"/>
    <w:rsid w:val="006A2B71"/>
    <w:rsid w:val="006A3FFF"/>
    <w:rsid w:val="006B0554"/>
    <w:rsid w:val="006C0821"/>
    <w:rsid w:val="006C4A0D"/>
    <w:rsid w:val="006C4BC2"/>
    <w:rsid w:val="006D2FBD"/>
    <w:rsid w:val="006D3FEE"/>
    <w:rsid w:val="006D60AE"/>
    <w:rsid w:val="006E1D79"/>
    <w:rsid w:val="006E5EE3"/>
    <w:rsid w:val="006F6074"/>
    <w:rsid w:val="00702486"/>
    <w:rsid w:val="00703107"/>
    <w:rsid w:val="007126BC"/>
    <w:rsid w:val="0071388D"/>
    <w:rsid w:val="00751F8E"/>
    <w:rsid w:val="00765219"/>
    <w:rsid w:val="007716F1"/>
    <w:rsid w:val="007733FD"/>
    <w:rsid w:val="00783805"/>
    <w:rsid w:val="007844BA"/>
    <w:rsid w:val="0078545A"/>
    <w:rsid w:val="00787FC3"/>
    <w:rsid w:val="00790169"/>
    <w:rsid w:val="00790190"/>
    <w:rsid w:val="00794056"/>
    <w:rsid w:val="007945EF"/>
    <w:rsid w:val="007A50FA"/>
    <w:rsid w:val="007B15D0"/>
    <w:rsid w:val="007C08F2"/>
    <w:rsid w:val="007C2824"/>
    <w:rsid w:val="007D01D9"/>
    <w:rsid w:val="007D0F82"/>
    <w:rsid w:val="007D2181"/>
    <w:rsid w:val="007D26DD"/>
    <w:rsid w:val="007D7CFB"/>
    <w:rsid w:val="007E0C5A"/>
    <w:rsid w:val="007F09C7"/>
    <w:rsid w:val="007F185F"/>
    <w:rsid w:val="00814F75"/>
    <w:rsid w:val="008209F1"/>
    <w:rsid w:val="0082695B"/>
    <w:rsid w:val="00826B58"/>
    <w:rsid w:val="008271A8"/>
    <w:rsid w:val="008414A6"/>
    <w:rsid w:val="00841F71"/>
    <w:rsid w:val="00845E9C"/>
    <w:rsid w:val="00856F0A"/>
    <w:rsid w:val="00857AA1"/>
    <w:rsid w:val="008603DF"/>
    <w:rsid w:val="0086323E"/>
    <w:rsid w:val="008639C7"/>
    <w:rsid w:val="00867751"/>
    <w:rsid w:val="00894C30"/>
    <w:rsid w:val="00895346"/>
    <w:rsid w:val="008B7216"/>
    <w:rsid w:val="008C3FA4"/>
    <w:rsid w:val="008D78E7"/>
    <w:rsid w:val="008E1C5C"/>
    <w:rsid w:val="008F09A6"/>
    <w:rsid w:val="008F6CCA"/>
    <w:rsid w:val="00902EE7"/>
    <w:rsid w:val="0092718D"/>
    <w:rsid w:val="009463BD"/>
    <w:rsid w:val="00953B20"/>
    <w:rsid w:val="00960DE9"/>
    <w:rsid w:val="00962203"/>
    <w:rsid w:val="00964EBB"/>
    <w:rsid w:val="009712FE"/>
    <w:rsid w:val="009727B7"/>
    <w:rsid w:val="00981080"/>
    <w:rsid w:val="009A11FB"/>
    <w:rsid w:val="009B1572"/>
    <w:rsid w:val="009B3B05"/>
    <w:rsid w:val="009B4E80"/>
    <w:rsid w:val="009C0A5A"/>
    <w:rsid w:val="009C1B02"/>
    <w:rsid w:val="009D69BA"/>
    <w:rsid w:val="009E02E3"/>
    <w:rsid w:val="009E3B2B"/>
    <w:rsid w:val="009E5339"/>
    <w:rsid w:val="009F4932"/>
    <w:rsid w:val="009F4A0E"/>
    <w:rsid w:val="009F69F3"/>
    <w:rsid w:val="00A05629"/>
    <w:rsid w:val="00A13DBD"/>
    <w:rsid w:val="00A15A2C"/>
    <w:rsid w:val="00A2208A"/>
    <w:rsid w:val="00A220F4"/>
    <w:rsid w:val="00A2786E"/>
    <w:rsid w:val="00A30B09"/>
    <w:rsid w:val="00A35332"/>
    <w:rsid w:val="00A4061A"/>
    <w:rsid w:val="00A45FE7"/>
    <w:rsid w:val="00A6330E"/>
    <w:rsid w:val="00A77A90"/>
    <w:rsid w:val="00A80270"/>
    <w:rsid w:val="00A944D1"/>
    <w:rsid w:val="00A95485"/>
    <w:rsid w:val="00AA0845"/>
    <w:rsid w:val="00AA33D1"/>
    <w:rsid w:val="00AA73F5"/>
    <w:rsid w:val="00AB190F"/>
    <w:rsid w:val="00AB1B77"/>
    <w:rsid w:val="00AC3FD8"/>
    <w:rsid w:val="00AE606A"/>
    <w:rsid w:val="00B055B1"/>
    <w:rsid w:val="00B114BA"/>
    <w:rsid w:val="00B22FA8"/>
    <w:rsid w:val="00B33A01"/>
    <w:rsid w:val="00B3639F"/>
    <w:rsid w:val="00B40B03"/>
    <w:rsid w:val="00B43322"/>
    <w:rsid w:val="00B53BDD"/>
    <w:rsid w:val="00B658A1"/>
    <w:rsid w:val="00B672C1"/>
    <w:rsid w:val="00B730CC"/>
    <w:rsid w:val="00B91F77"/>
    <w:rsid w:val="00B938CE"/>
    <w:rsid w:val="00B94249"/>
    <w:rsid w:val="00B968C5"/>
    <w:rsid w:val="00BA2A84"/>
    <w:rsid w:val="00BA38F3"/>
    <w:rsid w:val="00BA5823"/>
    <w:rsid w:val="00BB23BD"/>
    <w:rsid w:val="00BB5BF6"/>
    <w:rsid w:val="00BC5BF7"/>
    <w:rsid w:val="00BD77AE"/>
    <w:rsid w:val="00BE2933"/>
    <w:rsid w:val="00BE49B8"/>
    <w:rsid w:val="00C11382"/>
    <w:rsid w:val="00C12B1A"/>
    <w:rsid w:val="00C13673"/>
    <w:rsid w:val="00C224DA"/>
    <w:rsid w:val="00C23A42"/>
    <w:rsid w:val="00C31831"/>
    <w:rsid w:val="00C37810"/>
    <w:rsid w:val="00C44A4B"/>
    <w:rsid w:val="00C46090"/>
    <w:rsid w:val="00C466AB"/>
    <w:rsid w:val="00C52FFA"/>
    <w:rsid w:val="00C56E83"/>
    <w:rsid w:val="00C67B30"/>
    <w:rsid w:val="00C77047"/>
    <w:rsid w:val="00C82E69"/>
    <w:rsid w:val="00C85EAB"/>
    <w:rsid w:val="00C94385"/>
    <w:rsid w:val="00C9547E"/>
    <w:rsid w:val="00CA4426"/>
    <w:rsid w:val="00CA5AEF"/>
    <w:rsid w:val="00CB25EA"/>
    <w:rsid w:val="00CC2805"/>
    <w:rsid w:val="00CD113F"/>
    <w:rsid w:val="00CD1C63"/>
    <w:rsid w:val="00CD2D6D"/>
    <w:rsid w:val="00CD76C8"/>
    <w:rsid w:val="00CF4189"/>
    <w:rsid w:val="00D00CD3"/>
    <w:rsid w:val="00D0126C"/>
    <w:rsid w:val="00D04003"/>
    <w:rsid w:val="00D06F52"/>
    <w:rsid w:val="00D172CF"/>
    <w:rsid w:val="00D21280"/>
    <w:rsid w:val="00D21376"/>
    <w:rsid w:val="00D218F9"/>
    <w:rsid w:val="00D3069D"/>
    <w:rsid w:val="00D3303F"/>
    <w:rsid w:val="00D340DE"/>
    <w:rsid w:val="00D403F6"/>
    <w:rsid w:val="00D43A12"/>
    <w:rsid w:val="00D455F6"/>
    <w:rsid w:val="00D5133E"/>
    <w:rsid w:val="00D5146E"/>
    <w:rsid w:val="00D550A6"/>
    <w:rsid w:val="00D55D4A"/>
    <w:rsid w:val="00D57621"/>
    <w:rsid w:val="00D615B3"/>
    <w:rsid w:val="00D654A3"/>
    <w:rsid w:val="00D97AFD"/>
    <w:rsid w:val="00DA2B35"/>
    <w:rsid w:val="00DB2026"/>
    <w:rsid w:val="00DB4DC7"/>
    <w:rsid w:val="00DC0B4B"/>
    <w:rsid w:val="00DC3F6E"/>
    <w:rsid w:val="00DC58AB"/>
    <w:rsid w:val="00DD2FDF"/>
    <w:rsid w:val="00DD3DA4"/>
    <w:rsid w:val="00DF0E73"/>
    <w:rsid w:val="00DF3CB5"/>
    <w:rsid w:val="00DF53BC"/>
    <w:rsid w:val="00E021D5"/>
    <w:rsid w:val="00E023C8"/>
    <w:rsid w:val="00E03AEE"/>
    <w:rsid w:val="00E12B84"/>
    <w:rsid w:val="00E15D48"/>
    <w:rsid w:val="00E168BA"/>
    <w:rsid w:val="00E2759A"/>
    <w:rsid w:val="00E275B0"/>
    <w:rsid w:val="00E27D77"/>
    <w:rsid w:val="00E31EEF"/>
    <w:rsid w:val="00E347D1"/>
    <w:rsid w:val="00E42448"/>
    <w:rsid w:val="00E445A9"/>
    <w:rsid w:val="00E52E43"/>
    <w:rsid w:val="00E53317"/>
    <w:rsid w:val="00E55318"/>
    <w:rsid w:val="00E55C3E"/>
    <w:rsid w:val="00E62735"/>
    <w:rsid w:val="00E919B6"/>
    <w:rsid w:val="00EA5115"/>
    <w:rsid w:val="00EB1E8C"/>
    <w:rsid w:val="00EC11E5"/>
    <w:rsid w:val="00EC2491"/>
    <w:rsid w:val="00EC67A2"/>
    <w:rsid w:val="00ED2F2E"/>
    <w:rsid w:val="00EE2AAA"/>
    <w:rsid w:val="00EE6896"/>
    <w:rsid w:val="00F31C57"/>
    <w:rsid w:val="00F35B71"/>
    <w:rsid w:val="00F362D0"/>
    <w:rsid w:val="00F445D0"/>
    <w:rsid w:val="00F47CF2"/>
    <w:rsid w:val="00F5465E"/>
    <w:rsid w:val="00F621AF"/>
    <w:rsid w:val="00F705DB"/>
    <w:rsid w:val="00F72CE6"/>
    <w:rsid w:val="00F84108"/>
    <w:rsid w:val="00F8720C"/>
    <w:rsid w:val="00F936E6"/>
    <w:rsid w:val="00FA3797"/>
    <w:rsid w:val="00FA6916"/>
    <w:rsid w:val="00FB1522"/>
    <w:rsid w:val="00FB5EB1"/>
    <w:rsid w:val="00FB68EE"/>
    <w:rsid w:val="00FC46AC"/>
    <w:rsid w:val="00FC5186"/>
    <w:rsid w:val="00FF7B2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E8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6217"/>
    <w:pPr>
      <w:ind w:left="720"/>
      <w:contextualSpacing/>
    </w:pPr>
  </w:style>
  <w:style w:type="paragraph" w:styleId="BalloonText">
    <w:name w:val="Balloon Text"/>
    <w:basedOn w:val="Normal"/>
    <w:link w:val="BalloonTextChar"/>
    <w:uiPriority w:val="99"/>
    <w:semiHidden/>
    <w:unhideWhenUsed/>
    <w:rsid w:val="008C3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FA4"/>
    <w:rPr>
      <w:rFonts w:ascii="Tahoma" w:hAnsi="Tahoma" w:cs="Tahoma"/>
      <w:sz w:val="16"/>
      <w:szCs w:val="16"/>
    </w:rPr>
  </w:style>
  <w:style w:type="paragraph" w:styleId="Header">
    <w:name w:val="header"/>
    <w:basedOn w:val="Normal"/>
    <w:link w:val="HeaderChar"/>
    <w:uiPriority w:val="99"/>
    <w:semiHidden/>
    <w:unhideWhenUsed/>
    <w:rsid w:val="00BB23B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B23BD"/>
  </w:style>
  <w:style w:type="paragraph" w:styleId="Footer">
    <w:name w:val="footer"/>
    <w:basedOn w:val="Normal"/>
    <w:link w:val="FooterChar"/>
    <w:uiPriority w:val="99"/>
    <w:unhideWhenUsed/>
    <w:rsid w:val="00BB23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23BD"/>
  </w:style>
  <w:style w:type="character" w:styleId="Hyperlink">
    <w:name w:val="Hyperlink"/>
    <w:basedOn w:val="DefaultParagraphFont"/>
    <w:uiPriority w:val="99"/>
    <w:unhideWhenUsed/>
    <w:rsid w:val="00DF53BC"/>
    <w:rPr>
      <w:rFonts w:cs="Times New Roman"/>
      <w:color w:val="0000FF" w:themeColor="hyperlink"/>
      <w:u w:val="single"/>
    </w:rPr>
  </w:style>
  <w:style w:type="paragraph" w:styleId="HTMLPreformatted">
    <w:name w:val="HTML Preformatted"/>
    <w:basedOn w:val="Normal"/>
    <w:link w:val="HTMLPreformattedChar"/>
    <w:uiPriority w:val="99"/>
    <w:semiHidden/>
    <w:unhideWhenUsed/>
    <w:rsid w:val="00DD3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D3DA4"/>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526141521">
      <w:bodyDiv w:val="1"/>
      <w:marLeft w:val="0"/>
      <w:marRight w:val="0"/>
      <w:marTop w:val="0"/>
      <w:marBottom w:val="0"/>
      <w:divBdr>
        <w:top w:val="none" w:sz="0" w:space="0" w:color="auto"/>
        <w:left w:val="none" w:sz="0" w:space="0" w:color="auto"/>
        <w:bottom w:val="none" w:sz="0" w:space="0" w:color="auto"/>
        <w:right w:val="none" w:sz="0" w:space="0" w:color="auto"/>
      </w:divBdr>
    </w:div>
    <w:div w:id="17481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aridhatunnikmah2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a17</b:Tag>
    <b:SourceType>Report</b:SourceType>
    <b:Guid>{B1A52202-435F-4A19-AF87-658AAB490DDA}</b:Guid>
    <b:LCID>0</b:LCID>
    <b:Author>
      <b:Author>
        <b:NameList>
          <b:Person>
            <b:Last>Pradana</b:Last>
            <b:First>Hilmy</b:First>
            <b:Middle>Adam Jieta</b:Middle>
          </b:Person>
        </b:NameList>
      </b:Author>
    </b:Author>
    <b:Title>Revitalisasi Pendidikan Karakter di Sekolah</b:Title>
    <b:Year>2017</b:Year>
    <b:City>Jogja</b:City>
    <b:Publisher>Kumparan</b:Publisher>
    <b:RefOrder>1</b:RefOrder>
  </b:Source>
</b:Sources>
</file>

<file path=customXml/itemProps1.xml><?xml version="1.0" encoding="utf-8"?>
<ds:datastoreItem xmlns:ds="http://schemas.openxmlformats.org/officeDocument/2006/customXml" ds:itemID="{47AB6F57-8D3E-478E-9FC9-D4C108BF5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533</Words>
  <Characters>4294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7-15T04:54:00Z</dcterms:created>
  <dcterms:modified xsi:type="dcterms:W3CDTF">2019-07-1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c1770-c07e-384a-a075-9641e9f25c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